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sdt>
      <w:sdtPr>
        <w:rPr>
          <w:rStyle w:val="Style3"/>
        </w:rPr>
        <w:alias w:val="Title"/>
        <w:tag w:val="Title"/>
        <w:id w:val="-1275330881"/>
        <w:placeholder>
          <w:docPart w:val="907150941CA4406098CA1DA626782ACE"/>
        </w:placeholder>
        <w:richText/>
      </w:sdtPr>
      <w:sdtEndPr>
        <w:rPr>
          <w:rStyle w:val="DefaultParagraphFont"/>
          <w:rFonts w:ascii="Times New Roman" w:hAnsi="Times New Roman"/>
          <w:b w:val="0"/>
          <w:color w:val="auto"/>
          <w:sz w:val="24"/>
        </w:rPr>
      </w:sdtEndPr>
      <w:sdtContent>
        <w:p w:rsidR="00D2468C" w:rsidRPr="009225FC" w:rsidP="00F06B97" w14:paraId="0898FB23" w14:textId="1940B350">
          <w:pPr>
            <w:spacing w:line="276" w:lineRule="auto"/>
            <w:jc w:val="center"/>
            <w:rPr>
              <w:rFonts w:ascii="Arial Nova" w:hAnsi="Arial Nova"/>
            </w:rPr>
          </w:pPr>
          <w:r w:rsidRPr="00FB1F4E">
            <w:rPr>
              <w:rStyle w:val="Style3"/>
            </w:rPr>
            <w:t>Evaluating Deep Learning Algorithm Assessment of Digital Photographs for Dental Public Health Surveillance</w:t>
          </w:r>
        </w:p>
      </w:sdtContent>
    </w:sdt>
    <w:p w:rsidR="00AD1E0B" w:rsidRPr="009225FC" w:rsidP="00F06B97" w14:paraId="50CB54B1" w14:textId="77777777">
      <w:pPr>
        <w:spacing w:line="276" w:lineRule="auto"/>
        <w:rPr>
          <w:rFonts w:ascii="Arial Nova" w:hAnsi="Arial Nova"/>
        </w:rPr>
      </w:pPr>
    </w:p>
    <w:bookmarkStart w:id="0" w:name="_Hlk1315505"/>
    <w:p w:rsidR="00F43032" w:rsidRPr="009225FC" w:rsidP="004071DC" w14:paraId="4C9A0783" w14:textId="2AA3A9C2">
      <w:pPr>
        <w:spacing w:line="276" w:lineRule="auto"/>
        <w:jc w:val="center"/>
        <w:rPr>
          <w:rFonts w:ascii="Arial Nova" w:hAnsi="Arial Nova"/>
        </w:rPr>
      </w:pPr>
      <w:sdt>
        <w:sdtPr>
          <w:rPr>
            <w:rFonts w:ascii="Arial Nova" w:hAnsi="Arial Nova"/>
          </w:rPr>
          <w:alias w:val="choose from the dropdown menu"/>
          <w:tag w:val="Classification"/>
          <w:id w:val="-701165882"/>
          <w:placeholder>
            <w:docPart w:val="1B4356F3577245BFB9777B690E79D56B"/>
          </w:placeholder>
          <w:dropDownList w:lastValue="New">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rPr>
            <w:t>New</w:t>
          </w:r>
        </w:sdtContent>
      </w:sdt>
      <w:bookmarkEnd w:id="0"/>
    </w:p>
    <w:p w:rsidR="00F43032" w:rsidRPr="009225FC" w:rsidP="00F06B97" w14:paraId="3E4D5FC3" w14:textId="1A9E2653">
      <w:pPr>
        <w:spacing w:line="276" w:lineRule="auto"/>
        <w:jc w:val="center"/>
        <w:rPr>
          <w:rFonts w:ascii="Arial Nova" w:hAnsi="Arial Nova"/>
          <w:b/>
        </w:rPr>
      </w:pPr>
    </w:p>
    <w:p w:rsidR="00AD1E0B" w:rsidRPr="009225FC" w:rsidP="00F06B97" w14:paraId="4030EE55" w14:textId="77777777">
      <w:pPr>
        <w:spacing w:line="276" w:lineRule="auto"/>
        <w:jc w:val="center"/>
        <w:rPr>
          <w:rFonts w:ascii="Arial Nova" w:hAnsi="Arial Nova"/>
          <w:b/>
        </w:rPr>
      </w:pPr>
    </w:p>
    <w:p w:rsidR="00672B9C" w:rsidRPr="009225FC" w:rsidP="00F06B97" w14:paraId="376BAC6C" w14:textId="161B586D">
      <w:pPr>
        <w:spacing w:line="276" w:lineRule="auto"/>
        <w:jc w:val="center"/>
        <w:rPr>
          <w:rFonts w:ascii="Arial Nova" w:hAnsi="Arial Nova"/>
          <w:b/>
        </w:rPr>
      </w:pPr>
      <w:r w:rsidRPr="009225FC">
        <w:rPr>
          <w:rFonts w:ascii="Arial Nova" w:hAnsi="Arial Nova"/>
          <w:b/>
        </w:rPr>
        <w:t xml:space="preserve">Supporting Statement </w:t>
      </w:r>
      <w:r w:rsidRPr="009225FC" w:rsidR="00DA389C">
        <w:rPr>
          <w:rFonts w:ascii="Arial Nova" w:hAnsi="Arial Nova"/>
          <w:b/>
        </w:rPr>
        <w:t>B</w:t>
      </w:r>
    </w:p>
    <w:p w:rsidR="00F96D9F" w:rsidP="00F06B97" w14:paraId="276AA080" w14:textId="19EED8BC">
      <w:pPr>
        <w:spacing w:line="276" w:lineRule="auto"/>
        <w:jc w:val="center"/>
        <w:rPr>
          <w:rFonts w:ascii="Arial Nova" w:hAnsi="Arial Nova"/>
          <w:b/>
        </w:rPr>
      </w:pPr>
    </w:p>
    <w:p w:rsidR="00F96D9F" w:rsidP="00F06B97" w14:paraId="7AFD5945" w14:textId="31BA3CB4">
      <w:pPr>
        <w:spacing w:line="276" w:lineRule="auto"/>
        <w:jc w:val="center"/>
        <w:rPr>
          <w:rFonts w:ascii="Arial Nova" w:hAnsi="Arial Nova"/>
          <w:b/>
        </w:rPr>
      </w:pPr>
    </w:p>
    <w:p w:rsidR="00F96D9F" w:rsidP="00F06B97" w14:paraId="50B79BC8" w14:textId="10044A88">
      <w:pPr>
        <w:spacing w:line="276" w:lineRule="auto"/>
        <w:jc w:val="center"/>
        <w:rPr>
          <w:rFonts w:ascii="Arial Nova" w:hAnsi="Arial Nova"/>
          <w:b/>
        </w:rPr>
      </w:pPr>
    </w:p>
    <w:p w:rsidR="00F96D9F" w:rsidP="00F06B97" w14:paraId="0FAC0E6A" w14:textId="4A9ADD5B">
      <w:pPr>
        <w:spacing w:line="276" w:lineRule="auto"/>
        <w:jc w:val="center"/>
        <w:rPr>
          <w:rFonts w:ascii="Arial Nova" w:hAnsi="Arial Nova"/>
          <w:b/>
        </w:rPr>
      </w:pPr>
    </w:p>
    <w:p w:rsidR="00F96D9F" w:rsidRPr="00F06B97" w:rsidP="00F06B97" w14:paraId="322AC5E6" w14:textId="77777777">
      <w:pPr>
        <w:spacing w:line="276" w:lineRule="auto"/>
        <w:jc w:val="center"/>
        <w:rPr>
          <w:rFonts w:ascii="Arial Nova" w:hAnsi="Arial Nova"/>
          <w:b/>
        </w:rPr>
      </w:pPr>
    </w:p>
    <w:p w:rsidR="00880185" w:rsidRPr="00F06B97" w:rsidP="00F06B97" w14:paraId="6CCD958A" w14:textId="77777777">
      <w:pPr>
        <w:spacing w:line="276" w:lineRule="auto"/>
        <w:jc w:val="center"/>
        <w:rPr>
          <w:rFonts w:ascii="Arial Nova" w:hAnsi="Arial Nova"/>
          <w:b/>
        </w:rPr>
      </w:pPr>
    </w:p>
    <w:p w:rsidR="002C7AA6" w:rsidRPr="009225FC" w:rsidP="00F06B97" w14:paraId="447C3091" w14:textId="0C3B99BC">
      <w:pPr>
        <w:spacing w:line="276" w:lineRule="auto"/>
        <w:rPr>
          <w:rFonts w:ascii="Arial Nova" w:hAnsi="Arial Nova"/>
          <w:b/>
          <w:u w:val="single"/>
        </w:rPr>
      </w:pPr>
      <w:r w:rsidRPr="009225FC">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richText/>
      </w:sdtPr>
      <w:sdtContent>
        <w:p w:rsidR="003635DF" w:rsidRPr="009225FC" w:rsidP="00F06B97" w14:paraId="4A1D8E14" w14:textId="4F7649DC">
          <w:pPr>
            <w:spacing w:line="276" w:lineRule="auto"/>
            <w:rPr>
              <w:rFonts w:ascii="Arial Nova" w:hAnsi="Arial Nova"/>
            </w:rPr>
          </w:pPr>
          <w:r>
            <w:rPr>
              <w:rFonts w:ascii="Arial Nova" w:hAnsi="Arial Nova"/>
            </w:rPr>
            <w:t xml:space="preserve">Susan </w:t>
          </w:r>
          <w:r w:rsidR="00430E57">
            <w:rPr>
              <w:rFonts w:ascii="Arial Nova" w:hAnsi="Arial Nova"/>
            </w:rPr>
            <w:t xml:space="preserve">O </w:t>
          </w:r>
          <w:r>
            <w:rPr>
              <w:rFonts w:ascii="Arial Nova" w:hAnsi="Arial Nova"/>
            </w:rPr>
            <w:t>Griffin</w:t>
          </w:r>
          <w:r w:rsidRPr="009225FC" w:rsidR="008330D6">
            <w:rPr>
              <w:rFonts w:ascii="Arial Nova" w:hAnsi="Arial Nova"/>
            </w:rPr>
            <w:t xml:space="preserve">, </w:t>
          </w:r>
          <w:r>
            <w:rPr>
              <w:rFonts w:ascii="Arial Nova" w:hAnsi="Arial Nova"/>
            </w:rPr>
            <w:t>PhD</w:t>
          </w:r>
        </w:p>
      </w:sdtContent>
    </w:sdt>
    <w:sdt>
      <w:sdtPr>
        <w:rPr>
          <w:rFonts w:ascii="Arial Nova" w:hAnsi="Arial Nova"/>
        </w:rPr>
        <w:alias w:val="Job title"/>
        <w:tag w:val="Job title"/>
        <w:id w:val="-955025043"/>
        <w:placeholder>
          <w:docPart w:val="847E182B06A74DBD9710173100491AEC"/>
        </w:placeholder>
        <w:richText/>
      </w:sdtPr>
      <w:sdtContent>
        <w:p w:rsidR="00D91B20" w:rsidRPr="001D66E0" w:rsidP="00F06B97" w14:paraId="19758708" w14:textId="390A2F63">
          <w:pPr>
            <w:spacing w:line="276" w:lineRule="auto"/>
            <w:rPr>
              <w:rFonts w:ascii="Arial Nova" w:hAnsi="Arial Nova"/>
            </w:rPr>
          </w:pPr>
          <w:r w:rsidRPr="001D66E0">
            <w:rPr>
              <w:rFonts w:ascii="Arial Nova" w:hAnsi="Arial Nova"/>
            </w:rPr>
            <w:t>Economist</w:t>
          </w:r>
          <w:r w:rsidRPr="001D66E0" w:rsidR="008330D6">
            <w:rPr>
              <w:rFonts w:ascii="Arial Nova" w:hAnsi="Arial Nova"/>
            </w:rPr>
            <w:t>, Division of Oral Health</w:t>
          </w:r>
        </w:p>
      </w:sdtContent>
    </w:sdt>
    <w:sdt>
      <w:sdtPr>
        <w:rPr>
          <w:rFonts w:ascii="Arial Nova" w:hAnsi="Arial Nova"/>
        </w:rPr>
        <w:alias w:val="CIO"/>
        <w:tag w:val="CIO"/>
        <w:id w:val="-34429989"/>
        <w:lock w:val="contentLocked"/>
        <w:placeholder>
          <w:docPart w:val="DefaultPlaceholder_-1854013440"/>
        </w:placeholder>
        <w:richText/>
      </w:sdtPr>
      <w:sdtContent>
        <w:p w:rsidR="00EA3B32" w:rsidRPr="00F06B97" w:rsidP="00F06B97" w14:paraId="2DFCCB18" w14:textId="2787839C">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Content>
        <w:p w:rsidR="00D91B20" w:rsidRPr="002330E4" w:rsidP="00F06B97" w14:paraId="6523765D" w14:textId="1E22895F">
          <w:pPr>
            <w:spacing w:line="276" w:lineRule="auto"/>
            <w:rPr>
              <w:rFonts w:ascii="Arial Nova" w:hAnsi="Arial Nova"/>
            </w:rPr>
          </w:pPr>
          <w:r w:rsidRPr="002330E4">
            <w:rPr>
              <w:rFonts w:ascii="Arial Nova" w:hAnsi="Arial Nova"/>
            </w:rPr>
            <w:t>Centers for Disease Control and Prevention</w:t>
          </w:r>
        </w:p>
      </w:sdtContent>
    </w:sdt>
    <w:p w:rsidR="00235C7F" w:rsidRPr="009225FC" w:rsidP="00235C7F" w14:paraId="1BAAA9FE" w14:textId="020229AF">
      <w:pPr>
        <w:spacing w:line="276" w:lineRule="auto"/>
        <w:rPr>
          <w:rFonts w:ascii="Arial Nova" w:hAnsi="Arial Nova"/>
        </w:rPr>
      </w:pPr>
      <w:r w:rsidRPr="009225FC">
        <w:rPr>
          <w:rStyle w:val="PlaceholderText"/>
          <w:rFonts w:ascii="Arial Nova" w:hAnsi="Arial Nova"/>
          <w:color w:val="auto"/>
        </w:rPr>
        <w:t xml:space="preserve">P: </w:t>
      </w:r>
      <w:sdt>
        <w:sdtPr>
          <w:rPr>
            <w:rFonts w:ascii="Arial Nova" w:hAnsi="Arial Nova"/>
          </w:rPr>
          <w:alias w:val="Phone"/>
          <w:tag w:val="Phone"/>
          <w:id w:val="-722372087"/>
          <w:placeholder>
            <w:docPart w:val="2126748CA9FB4C8EA71F123D30A36AA5"/>
          </w:placeholder>
          <w:richText/>
        </w:sdtPr>
        <w:sdtContent>
          <w:sdt>
            <w:sdtPr>
              <w:rPr>
                <w:rFonts w:ascii="Arial Nova" w:hAnsi="Arial Nova"/>
              </w:rPr>
              <w:alias w:val="Contact Phone"/>
              <w:id w:val="1312299977"/>
              <w:placeholder>
                <w:docPart w:val="049BFAE809A44F6F880F3A5629976928"/>
              </w:placeholder>
              <w:dataBinding w:prefixMappings="xmlns:ns0='http://schemas.microsoft.com/office/2006/coverPageProps' " w:xpath="/ns0:CoverPageProperties[1]/ns0:CompanyPhone[1]" w:storeItemID="{55AF091B-3C7A-41E3-B477-F2FDAA23CFDA}"/>
              <w:text/>
            </w:sdtPr>
            <w:sdtContent>
              <w:r w:rsidR="00755CD1">
                <w:rPr>
                  <w:rFonts w:ascii="Arial Nova" w:hAnsi="Arial Nova"/>
                </w:rPr>
                <w:t>404</w:t>
              </w:r>
              <w:r w:rsidRPr="009225FC" w:rsidR="0026228E">
                <w:rPr>
                  <w:rFonts w:ascii="Arial Nova" w:hAnsi="Arial Nova"/>
                </w:rPr>
                <w:t>-</w:t>
              </w:r>
              <w:r w:rsidR="00F56FF9">
                <w:rPr>
                  <w:rFonts w:ascii="Arial Nova" w:hAnsi="Arial Nova"/>
                </w:rPr>
                <w:t>4</w:t>
              </w:r>
              <w:r w:rsidR="00755CD1">
                <w:rPr>
                  <w:rFonts w:ascii="Arial Nova" w:hAnsi="Arial Nova"/>
                </w:rPr>
                <w:t>22</w:t>
              </w:r>
              <w:r w:rsidRPr="009225FC" w:rsidR="0026228E">
                <w:rPr>
                  <w:rFonts w:ascii="Arial Nova" w:hAnsi="Arial Nova"/>
                </w:rPr>
                <w:t>-</w:t>
              </w:r>
              <w:r w:rsidR="00755CD1">
                <w:rPr>
                  <w:rFonts w:ascii="Arial Nova" w:hAnsi="Arial Nova"/>
                </w:rPr>
                <w:t>0867</w:t>
              </w:r>
            </w:sdtContent>
          </w:sdt>
        </w:sdtContent>
      </w:sdt>
    </w:p>
    <w:p w:rsidR="00235C7F" w:rsidRPr="009225FC" w:rsidP="00235C7F" w14:paraId="7D482560" w14:textId="77777777">
      <w:pPr>
        <w:spacing w:line="276" w:lineRule="auto"/>
        <w:rPr>
          <w:rStyle w:val="PlaceholderText"/>
          <w:rFonts w:ascii="Arial Nova" w:hAnsi="Arial Nova"/>
          <w:color w:val="auto"/>
        </w:rPr>
      </w:pPr>
      <w:r w:rsidRPr="009225FC">
        <w:rPr>
          <w:rStyle w:val="PlaceholderText"/>
          <w:rFonts w:ascii="Arial Nova" w:hAnsi="Arial Nova"/>
          <w:color w:val="auto"/>
        </w:rPr>
        <w:t>F: 770-488-6080</w:t>
      </w:r>
    </w:p>
    <w:sdt>
      <w:sdtPr>
        <w:rPr>
          <w:rStyle w:val="Hyperlink"/>
          <w:rFonts w:ascii="Arial Nova" w:hAnsi="Arial Nova"/>
        </w:rPr>
        <w:alias w:val="E-mail"/>
        <w:id w:val="-1554762301"/>
        <w:placeholder>
          <w:docPart w:val="50800EE1FD4B470FB00160F56694305A"/>
        </w:placeholder>
        <w:dataBinding w:prefixMappings="xmlns:ns0='http://schemas.microsoft.com/office/2006/coverPageProps' " w:xpath="/ns0:CoverPageProperties[1]/ns0:CompanyEmail[1]" w:storeItemID="{55AF091B-3C7A-41E3-B477-F2FDAA23CFDA}"/>
        <w:text/>
      </w:sdtPr>
      <w:sdtEndPr>
        <w:rPr>
          <w:rStyle w:val="Hyperlink"/>
        </w:rPr>
      </w:sdtEndPr>
      <w:sdtContent>
        <w:p w:rsidR="00235C7F" w:rsidRPr="009225FC" w:rsidP="00235C7F" w14:paraId="53CEC53E" w14:textId="4CD6AB9A">
          <w:pPr>
            <w:spacing w:line="276" w:lineRule="auto"/>
            <w:rPr>
              <w:rFonts w:ascii="Arial Nova" w:hAnsi="Arial Nova"/>
            </w:rPr>
          </w:pPr>
          <w:r>
            <w:rPr>
              <w:rStyle w:val="Hyperlink"/>
              <w:rFonts w:ascii="Arial Nova" w:hAnsi="Arial Nova"/>
            </w:rPr>
            <w:t>Sig1</w:t>
          </w:r>
          <w:r w:rsidRPr="009225FC">
            <w:rPr>
              <w:rStyle w:val="Hyperlink"/>
              <w:rFonts w:ascii="Arial Nova" w:hAnsi="Arial Nova"/>
            </w:rPr>
            <w:t>@cdc.gov</w:t>
          </w:r>
        </w:p>
      </w:sdtContent>
    </w:sdt>
    <w:p w:rsidR="0040756C" w:rsidP="00F06B97" w14:paraId="7CD5CEF3" w14:textId="224F0AEB">
      <w:pPr>
        <w:spacing w:line="276" w:lineRule="auto"/>
        <w:ind w:left="2160" w:hanging="2160"/>
        <w:rPr>
          <w:rFonts w:ascii="Arial Nova" w:hAnsi="Arial Nova"/>
        </w:rPr>
      </w:pPr>
    </w:p>
    <w:p w:rsidR="00E1579B" w:rsidP="00F06B97" w14:paraId="4D62A3ED" w14:textId="18D8BE86">
      <w:pPr>
        <w:spacing w:line="276" w:lineRule="auto"/>
        <w:ind w:left="2160" w:hanging="2160"/>
        <w:rPr>
          <w:rFonts w:ascii="Arial Nova" w:hAnsi="Arial Nova"/>
        </w:rPr>
      </w:pPr>
    </w:p>
    <w:p w:rsidR="00E1579B" w:rsidRPr="00F06B97" w:rsidP="00F06B97" w14:paraId="4E11EAA1" w14:textId="77777777">
      <w:pPr>
        <w:spacing w:line="276" w:lineRule="auto"/>
        <w:ind w:left="2160" w:hanging="2160"/>
        <w:rPr>
          <w:rFonts w:ascii="Arial Nova" w:hAnsi="Arial Nova"/>
        </w:rPr>
      </w:pPr>
    </w:p>
    <w:sdt>
      <w:sdtPr>
        <w:rPr>
          <w:rFonts w:ascii="Arial Nova" w:hAnsi="Arial Nova"/>
        </w:rPr>
        <w:alias w:val="Publish Date"/>
        <w:id w:val="-1573644427"/>
        <w:placeholder>
          <w:docPart w:val="79CC1FA1F270462BB9FF454E908AD638"/>
        </w:placeholder>
        <w:dataBinding w:prefixMappings="xmlns:ns0='http://schemas.microsoft.com/office/2006/coverPageProps' " w:xpath="/ns0:CoverPageProperties[1]/ns0:PublishDate[1]" w:storeItemID="{55AF091B-3C7A-41E3-B477-F2FDAA23CFDA}"/>
        <w:date w:fullDate="2023-08-25T00:00:00Z">
          <w:dateFormat w:val="M/d/yyyy"/>
          <w:lid w:val="en-US"/>
          <w:storeMappedDataAs w:val="dateTime"/>
          <w:calendar w:val="gregorian"/>
        </w:date>
      </w:sdtPr>
      <w:sdtContent>
        <w:p w:rsidR="002C7AA6" w:rsidRPr="00F06B97" w:rsidP="00F06B97" w14:paraId="687E9BEE" w14:textId="4373FC16">
          <w:pPr>
            <w:spacing w:line="276" w:lineRule="auto"/>
            <w:jc w:val="center"/>
            <w:rPr>
              <w:rFonts w:ascii="Arial Nova" w:hAnsi="Arial Nova"/>
            </w:rPr>
          </w:pPr>
          <w:r>
            <w:rPr>
              <w:rFonts w:ascii="Arial Nova" w:hAnsi="Arial Nova"/>
            </w:rPr>
            <w:t>8/</w:t>
          </w:r>
          <w:r w:rsidR="00EE27F1">
            <w:rPr>
              <w:rFonts w:ascii="Arial Nova" w:hAnsi="Arial Nova"/>
            </w:rPr>
            <w:t>25</w:t>
          </w:r>
          <w:r>
            <w:rPr>
              <w:rFonts w:ascii="Arial Nova" w:hAnsi="Arial Nova"/>
            </w:rPr>
            <w:t>/2023</w:t>
          </w:r>
        </w:p>
      </w:sdtContent>
    </w:sdt>
    <w:p w:rsidR="003635DF" w:rsidRPr="00F06B97" w:rsidP="00F06B97" w14:paraId="31714A72" w14:textId="1ED097D1">
      <w:pPr>
        <w:spacing w:line="276" w:lineRule="auto"/>
        <w:rPr>
          <w:rFonts w:ascii="Arial Nova" w:hAnsi="Arial Nova"/>
          <w:b/>
        </w:rPr>
        <w:sectPr w:rsidSect="00E503FD">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270" w:footer="720" w:gutter="0"/>
          <w:cols w:space="720"/>
          <w:vAlign w:val="center"/>
          <w:titlePg/>
          <w:docGrid w:linePitch="360"/>
        </w:sectPr>
      </w:pPr>
    </w:p>
    <w:p w:rsidR="00A22740" w:rsidRPr="00F06B97" w:rsidP="00F06B97" w14:paraId="1E18EB75" w14:textId="77777777">
      <w:pPr>
        <w:pStyle w:val="TOC1"/>
        <w:spacing w:line="276" w:lineRule="auto"/>
        <w:rPr>
          <w:rFonts w:ascii="Arial Nova" w:hAnsi="Arial Nova"/>
        </w:rPr>
      </w:pPr>
    </w:p>
    <w:p w:rsidR="008A46F0" w:rsidRPr="00B74F3A" w:rsidP="00F06B97" w14:paraId="5C9530BB" w14:textId="1F1C5117">
      <w:pPr>
        <w:pStyle w:val="TOC1"/>
        <w:spacing w:line="276" w:lineRule="auto"/>
        <w:rPr>
          <w:rFonts w:ascii="Arial Nova" w:hAnsi="Arial Nova"/>
        </w:rPr>
      </w:pPr>
      <w:r w:rsidRPr="00B74F3A">
        <w:rPr>
          <w:rFonts w:ascii="Arial Nova" w:hAnsi="Arial Nova"/>
        </w:rPr>
        <w:t>TABLE OF CONTENTS</w:t>
      </w:r>
    </w:p>
    <w:p w:rsidR="00A8589D" w:rsidRPr="00B74F3A" w14:paraId="3DBEB570" w14:textId="3DE0A1BF">
      <w:pPr>
        <w:pStyle w:val="TOC2"/>
        <w:rPr>
          <w:rFonts w:ascii="Arial Nova" w:hAnsi="Arial Nova" w:eastAsiaTheme="minorEastAsia"/>
          <w:noProof/>
        </w:rPr>
      </w:pPr>
      <w:r w:rsidRPr="00B74F3A">
        <w:rPr>
          <w:rFonts w:ascii="Arial Nova" w:hAnsi="Arial Nova"/>
          <w:b/>
          <w:highlight w:val="lightGray"/>
        </w:rPr>
        <w:fldChar w:fldCharType="begin"/>
      </w:r>
      <w:r w:rsidRPr="00B74F3A">
        <w:rPr>
          <w:rFonts w:ascii="Arial Nova" w:hAnsi="Arial Nova"/>
          <w:highlight w:val="lightGray"/>
        </w:rPr>
        <w:instrText xml:space="preserve"> TOC \o "1-4" \h \z \u </w:instrText>
      </w:r>
      <w:r w:rsidRPr="00B74F3A">
        <w:rPr>
          <w:rFonts w:ascii="Arial Nova" w:hAnsi="Arial Nova"/>
          <w:b/>
          <w:highlight w:val="lightGray"/>
        </w:rPr>
        <w:fldChar w:fldCharType="separate"/>
      </w:r>
    </w:p>
    <w:p w:rsidR="00A8589D" w:rsidRPr="00B74F3A" w14:paraId="58434C4C" w14:textId="33F11FBC">
      <w:pPr>
        <w:pStyle w:val="TOC1"/>
        <w:rPr>
          <w:rFonts w:ascii="Arial Nova" w:hAnsi="Arial Nova" w:eastAsiaTheme="minorEastAsia"/>
          <w:b w:val="0"/>
          <w:noProof/>
        </w:rPr>
      </w:pPr>
      <w:hyperlink w:anchor="_Toc1316552" w:history="1">
        <w:r w:rsidRPr="00B74F3A">
          <w:rPr>
            <w:rStyle w:val="Hyperlink"/>
            <w:rFonts w:ascii="Arial Nova" w:hAnsi="Arial Nova"/>
            <w:noProof/>
          </w:rPr>
          <w:t>B. COLLECTIONS OF INFORMATION EMPLOYING STATISTICAL METHODS</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2 \h </w:instrText>
        </w:r>
        <w:r w:rsidRPr="00B74F3A">
          <w:rPr>
            <w:rFonts w:ascii="Arial Nova" w:hAnsi="Arial Nova"/>
            <w:noProof/>
            <w:webHidden/>
          </w:rPr>
          <w:fldChar w:fldCharType="separate"/>
        </w:r>
        <w:r w:rsidRPr="00B74F3A">
          <w:rPr>
            <w:rFonts w:ascii="Arial Nova" w:hAnsi="Arial Nova"/>
            <w:noProof/>
            <w:webHidden/>
          </w:rPr>
          <w:t>3</w:t>
        </w:r>
        <w:r w:rsidRPr="00B74F3A">
          <w:rPr>
            <w:rFonts w:ascii="Arial Nova" w:hAnsi="Arial Nova"/>
            <w:noProof/>
            <w:webHidden/>
          </w:rPr>
          <w:fldChar w:fldCharType="end"/>
        </w:r>
      </w:hyperlink>
    </w:p>
    <w:p w:rsidR="00A8589D" w:rsidRPr="00B74F3A" w14:paraId="28D2EBCF" w14:textId="26BA2DBE">
      <w:pPr>
        <w:pStyle w:val="TOC2"/>
        <w:rPr>
          <w:rFonts w:ascii="Arial Nova" w:hAnsi="Arial Nova" w:eastAsiaTheme="minorEastAsia"/>
          <w:noProof/>
        </w:rPr>
      </w:pPr>
      <w:hyperlink w:anchor="_Toc1316553" w:history="1">
        <w:r w:rsidRPr="00B74F3A">
          <w:rPr>
            <w:rStyle w:val="Hyperlink"/>
            <w:rFonts w:ascii="Arial Nova" w:hAnsi="Arial Nova"/>
            <w:i/>
            <w:noProof/>
          </w:rPr>
          <w:t>B1. Respondent Universe and Sampling Methods</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3 \h </w:instrText>
        </w:r>
        <w:r w:rsidRPr="00B74F3A">
          <w:rPr>
            <w:rFonts w:ascii="Arial Nova" w:hAnsi="Arial Nova"/>
            <w:noProof/>
            <w:webHidden/>
          </w:rPr>
          <w:fldChar w:fldCharType="separate"/>
        </w:r>
        <w:r w:rsidRPr="00B74F3A">
          <w:rPr>
            <w:rFonts w:ascii="Arial Nova" w:hAnsi="Arial Nova"/>
            <w:noProof/>
            <w:webHidden/>
          </w:rPr>
          <w:t>3</w:t>
        </w:r>
        <w:r w:rsidRPr="00B74F3A">
          <w:rPr>
            <w:rFonts w:ascii="Arial Nova" w:hAnsi="Arial Nova"/>
            <w:noProof/>
            <w:webHidden/>
          </w:rPr>
          <w:fldChar w:fldCharType="end"/>
        </w:r>
      </w:hyperlink>
    </w:p>
    <w:p w:rsidR="00A8589D" w:rsidRPr="00B74F3A" w14:paraId="3EAD22C4" w14:textId="67273F58">
      <w:pPr>
        <w:pStyle w:val="TOC2"/>
        <w:rPr>
          <w:rFonts w:ascii="Arial Nova" w:hAnsi="Arial Nova" w:eastAsiaTheme="minorEastAsia"/>
          <w:noProof/>
        </w:rPr>
      </w:pPr>
      <w:hyperlink w:anchor="_Toc1316554" w:history="1">
        <w:r w:rsidRPr="00B74F3A">
          <w:rPr>
            <w:rStyle w:val="Hyperlink"/>
            <w:rFonts w:ascii="Arial Nova" w:hAnsi="Arial Nova"/>
            <w:i/>
            <w:noProof/>
          </w:rPr>
          <w:t>B2. Procedures for the Collection of Information</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4 \h </w:instrText>
        </w:r>
        <w:r w:rsidRPr="00B74F3A">
          <w:rPr>
            <w:rFonts w:ascii="Arial Nova" w:hAnsi="Arial Nova"/>
            <w:noProof/>
            <w:webHidden/>
          </w:rPr>
          <w:fldChar w:fldCharType="separate"/>
        </w:r>
        <w:r w:rsidRPr="00B74F3A">
          <w:rPr>
            <w:rFonts w:ascii="Arial Nova" w:hAnsi="Arial Nova"/>
            <w:noProof/>
            <w:webHidden/>
          </w:rPr>
          <w:t>3</w:t>
        </w:r>
        <w:r w:rsidRPr="00B74F3A">
          <w:rPr>
            <w:rFonts w:ascii="Arial Nova" w:hAnsi="Arial Nova"/>
            <w:noProof/>
            <w:webHidden/>
          </w:rPr>
          <w:fldChar w:fldCharType="end"/>
        </w:r>
      </w:hyperlink>
    </w:p>
    <w:p w:rsidR="00A8589D" w:rsidRPr="00B74F3A" w14:paraId="131B8662" w14:textId="06BA1293">
      <w:pPr>
        <w:pStyle w:val="TOC2"/>
        <w:rPr>
          <w:rFonts w:ascii="Arial Nova" w:hAnsi="Arial Nova" w:eastAsiaTheme="minorEastAsia"/>
          <w:noProof/>
        </w:rPr>
      </w:pPr>
      <w:hyperlink w:anchor="_Toc1316555" w:history="1">
        <w:r w:rsidRPr="00B74F3A">
          <w:rPr>
            <w:rStyle w:val="Hyperlink"/>
            <w:rFonts w:ascii="Arial Nova" w:hAnsi="Arial Nova"/>
            <w:i/>
            <w:noProof/>
          </w:rPr>
          <w:t>B3. Methods to Maximize Response Rates and Deal with No Response</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5 \h </w:instrText>
        </w:r>
        <w:r w:rsidRPr="00B74F3A">
          <w:rPr>
            <w:rFonts w:ascii="Arial Nova" w:hAnsi="Arial Nova"/>
            <w:noProof/>
            <w:webHidden/>
          </w:rPr>
          <w:fldChar w:fldCharType="separate"/>
        </w:r>
        <w:r w:rsidRPr="00B74F3A">
          <w:rPr>
            <w:rFonts w:ascii="Arial Nova" w:hAnsi="Arial Nova"/>
            <w:noProof/>
            <w:webHidden/>
          </w:rPr>
          <w:t>4</w:t>
        </w:r>
        <w:r w:rsidRPr="00B74F3A">
          <w:rPr>
            <w:rFonts w:ascii="Arial Nova" w:hAnsi="Arial Nova"/>
            <w:noProof/>
            <w:webHidden/>
          </w:rPr>
          <w:fldChar w:fldCharType="end"/>
        </w:r>
      </w:hyperlink>
    </w:p>
    <w:p w:rsidR="00A8589D" w:rsidRPr="00B74F3A" w14:paraId="21FF1487" w14:textId="5A9BD80F">
      <w:pPr>
        <w:pStyle w:val="TOC2"/>
        <w:rPr>
          <w:rFonts w:ascii="Arial Nova" w:hAnsi="Arial Nova" w:eastAsiaTheme="minorEastAsia"/>
          <w:noProof/>
        </w:rPr>
      </w:pPr>
      <w:hyperlink w:anchor="_Toc1316556" w:history="1">
        <w:r w:rsidRPr="00B74F3A">
          <w:rPr>
            <w:rStyle w:val="Hyperlink"/>
            <w:rFonts w:ascii="Arial Nova" w:hAnsi="Arial Nova"/>
            <w:i/>
            <w:noProof/>
          </w:rPr>
          <w:t>B4. Tests of Procedures or Methods to be Undertaken</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6 \h </w:instrText>
        </w:r>
        <w:r w:rsidRPr="00B74F3A">
          <w:rPr>
            <w:rFonts w:ascii="Arial Nova" w:hAnsi="Arial Nova"/>
            <w:noProof/>
            <w:webHidden/>
          </w:rPr>
          <w:fldChar w:fldCharType="separate"/>
        </w:r>
        <w:r w:rsidRPr="00B74F3A">
          <w:rPr>
            <w:rFonts w:ascii="Arial Nova" w:hAnsi="Arial Nova"/>
            <w:noProof/>
            <w:webHidden/>
          </w:rPr>
          <w:t>5</w:t>
        </w:r>
        <w:r w:rsidRPr="00B74F3A">
          <w:rPr>
            <w:rFonts w:ascii="Arial Nova" w:hAnsi="Arial Nova"/>
            <w:noProof/>
            <w:webHidden/>
          </w:rPr>
          <w:fldChar w:fldCharType="end"/>
        </w:r>
      </w:hyperlink>
    </w:p>
    <w:p w:rsidR="00A8589D" w:rsidRPr="00B74F3A" w14:paraId="51C337FD" w14:textId="37B2194B">
      <w:pPr>
        <w:pStyle w:val="TOC2"/>
        <w:rPr>
          <w:rFonts w:ascii="Arial Nova" w:hAnsi="Arial Nova" w:eastAsiaTheme="minorEastAsia"/>
          <w:noProof/>
        </w:rPr>
      </w:pPr>
      <w:hyperlink w:anchor="_Toc1316557" w:history="1">
        <w:r w:rsidRPr="00B74F3A">
          <w:rPr>
            <w:rStyle w:val="Hyperlink"/>
            <w:rFonts w:ascii="Arial Nova" w:hAnsi="Arial Nova"/>
            <w:i/>
            <w:noProof/>
          </w:rPr>
          <w:t>B5. Individuals Consulted on Statistical Aspects and Individuals Collecting and/or Analyzing Data</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7 \h </w:instrText>
        </w:r>
        <w:r w:rsidRPr="00B74F3A">
          <w:rPr>
            <w:rFonts w:ascii="Arial Nova" w:hAnsi="Arial Nova"/>
            <w:noProof/>
            <w:webHidden/>
          </w:rPr>
          <w:fldChar w:fldCharType="separate"/>
        </w:r>
        <w:r w:rsidRPr="00B74F3A">
          <w:rPr>
            <w:rFonts w:ascii="Arial Nova" w:hAnsi="Arial Nova"/>
            <w:noProof/>
            <w:webHidden/>
          </w:rPr>
          <w:t>5</w:t>
        </w:r>
        <w:r w:rsidRPr="00B74F3A">
          <w:rPr>
            <w:rFonts w:ascii="Arial Nova" w:hAnsi="Arial Nova"/>
            <w:noProof/>
            <w:webHidden/>
          </w:rPr>
          <w:fldChar w:fldCharType="end"/>
        </w:r>
      </w:hyperlink>
    </w:p>
    <w:p w:rsidR="00A8589D" w:rsidRPr="00B74F3A" w14:paraId="4947C08C" w14:textId="3D954B4D">
      <w:pPr>
        <w:pStyle w:val="TOC1"/>
        <w:rPr>
          <w:rFonts w:ascii="Arial Nova" w:hAnsi="Arial Nova" w:eastAsiaTheme="minorEastAsia"/>
          <w:b w:val="0"/>
          <w:noProof/>
        </w:rPr>
      </w:pPr>
      <w:hyperlink w:anchor="_Toc1316558" w:history="1">
        <w:r w:rsidRPr="00B74F3A">
          <w:rPr>
            <w:rStyle w:val="Hyperlink"/>
            <w:rFonts w:ascii="Arial Nova" w:hAnsi="Arial Nova"/>
            <w:noProof/>
          </w:rPr>
          <w:t>REFERENCES</w:t>
        </w:r>
        <w:r w:rsidRPr="00B74F3A">
          <w:rPr>
            <w:rFonts w:ascii="Arial Nova" w:hAnsi="Arial Nova"/>
            <w:noProof/>
            <w:webHidden/>
          </w:rPr>
          <w:tab/>
        </w:r>
        <w:r w:rsidRPr="00B74F3A">
          <w:rPr>
            <w:rFonts w:ascii="Arial Nova" w:hAnsi="Arial Nova"/>
            <w:noProof/>
            <w:webHidden/>
          </w:rPr>
          <w:fldChar w:fldCharType="begin"/>
        </w:r>
        <w:r w:rsidRPr="00B74F3A">
          <w:rPr>
            <w:rFonts w:ascii="Arial Nova" w:hAnsi="Arial Nova"/>
            <w:noProof/>
            <w:webHidden/>
          </w:rPr>
          <w:instrText xml:space="preserve"> PAGEREF _Toc1316558 \h </w:instrText>
        </w:r>
        <w:r w:rsidRPr="00B74F3A">
          <w:rPr>
            <w:rFonts w:ascii="Arial Nova" w:hAnsi="Arial Nova"/>
            <w:noProof/>
            <w:webHidden/>
          </w:rPr>
          <w:fldChar w:fldCharType="separate"/>
        </w:r>
        <w:r w:rsidRPr="00B74F3A">
          <w:rPr>
            <w:rFonts w:ascii="Arial Nova" w:hAnsi="Arial Nova"/>
            <w:noProof/>
            <w:webHidden/>
          </w:rPr>
          <w:t>6</w:t>
        </w:r>
        <w:r w:rsidRPr="00B74F3A">
          <w:rPr>
            <w:rFonts w:ascii="Arial Nova" w:hAnsi="Arial Nova"/>
            <w:noProof/>
            <w:webHidden/>
          </w:rPr>
          <w:fldChar w:fldCharType="end"/>
        </w:r>
      </w:hyperlink>
    </w:p>
    <w:p w:rsidR="00E1579B" w:rsidRPr="00B74F3A" w:rsidP="00B74F3A" w14:paraId="39E3C675" w14:textId="3D57A688">
      <w:pPr>
        <w:rPr>
          <w:rFonts w:ascii="Arial Nova" w:hAnsi="Arial Nova"/>
          <w:b/>
          <w:color w:val="F79646" w:themeColor="accent6"/>
        </w:rPr>
      </w:pPr>
      <w:r w:rsidRPr="00B74F3A">
        <w:rPr>
          <w:rFonts w:ascii="Arial Nova" w:hAnsi="Arial Nova"/>
          <w:highlight w:val="lightGray"/>
        </w:rPr>
        <w:fldChar w:fldCharType="end"/>
      </w:r>
      <w:bookmarkStart w:id="1" w:name="_Hlk522972351"/>
    </w:p>
    <w:p w:rsidR="005867E3" w:rsidRPr="00B74F3A" w:rsidP="00E1579B" w14:paraId="71633E93" w14:textId="2C22DA36">
      <w:pPr>
        <w:spacing w:line="276" w:lineRule="auto"/>
        <w:rPr>
          <w:rStyle w:val="Hyperlink"/>
          <w:rFonts w:ascii="Arial Nova" w:hAnsi="Arial Nova"/>
          <w:b/>
          <w:color w:val="auto"/>
          <w:u w:val="none"/>
        </w:rPr>
      </w:pPr>
      <w:r w:rsidRPr="00B74F3A">
        <w:rPr>
          <w:rFonts w:ascii="Arial Nova" w:hAnsi="Arial Nova"/>
          <w:b/>
        </w:rPr>
        <w:fldChar w:fldCharType="begin"/>
      </w:r>
      <w:r w:rsidRPr="00B74F3A">
        <w:rPr>
          <w:rFonts w:ascii="Arial Nova" w:hAnsi="Arial Nova"/>
          <w:b/>
        </w:rPr>
        <w:instrText xml:space="preserve"> HYPERLINK  \l "_REFERENCES_(Tool_Tip:" \o "Tool Tip: You may copy and paste your list of Attachments from SSA or fill in below)" </w:instrText>
      </w:r>
      <w:r w:rsidRPr="00B74F3A">
        <w:rPr>
          <w:rFonts w:ascii="Arial Nova" w:hAnsi="Arial Nova"/>
          <w:b/>
        </w:rPr>
        <w:fldChar w:fldCharType="separate"/>
      </w:r>
      <w:r w:rsidRPr="00B74F3A">
        <w:rPr>
          <w:rStyle w:val="Hyperlink"/>
          <w:rFonts w:ascii="Arial Nova" w:hAnsi="Arial Nova"/>
          <w:b/>
          <w:color w:val="auto"/>
          <w:u w:val="none"/>
        </w:rPr>
        <w:t>ATTACHMENTS</w:t>
      </w:r>
    </w:p>
    <w:p w:rsidR="000A3F81" w:rsidRPr="00B74F3A" w:rsidP="00F06B97" w14:paraId="03E4FFA3" w14:textId="5276234E">
      <w:pPr>
        <w:spacing w:line="276" w:lineRule="auto"/>
        <w:ind w:left="360" w:hanging="180"/>
        <w:rPr>
          <w:rFonts w:ascii="Arial Nova" w:hAnsi="Arial Nova"/>
          <w:i/>
          <w:color w:val="F79646" w:themeColor="accent6"/>
        </w:rPr>
      </w:pPr>
      <w:r w:rsidRPr="00B74F3A">
        <w:rPr>
          <w:rFonts w:ascii="Arial Nova" w:hAnsi="Arial Nova"/>
          <w:b/>
        </w:rPr>
        <w:fldChar w:fldCharType="end"/>
      </w:r>
    </w:p>
    <w:p w:rsidR="00B74F3A" w:rsidRPr="00B74F3A" w:rsidP="00B74F3A" w14:paraId="1E9DB1F1" w14:textId="77777777">
      <w:pPr>
        <w:spacing w:line="276" w:lineRule="auto"/>
        <w:ind w:left="360" w:hanging="180"/>
        <w:rPr>
          <w:rFonts w:ascii="Arial Nova" w:hAnsi="Arial Nova"/>
        </w:rPr>
      </w:pPr>
      <w:bookmarkStart w:id="2" w:name="_Toc523105666"/>
      <w:bookmarkStart w:id="3" w:name="_Toc329519280"/>
      <w:bookmarkStart w:id="4" w:name="_Toc511934869"/>
      <w:bookmarkEnd w:id="1"/>
      <w:r w:rsidRPr="00B74F3A">
        <w:rPr>
          <w:rFonts w:ascii="Arial Nova" w:hAnsi="Arial Nova"/>
          <w:color w:val="222222"/>
        </w:rPr>
        <w:t>1. Public Health Service Act [42 U.S.C. 247, 301]</w:t>
      </w:r>
    </w:p>
    <w:p w:rsidR="00B74F3A" w:rsidRPr="00B74F3A" w:rsidP="00B74F3A" w14:paraId="22C02F43" w14:textId="1CB2A032">
      <w:pPr>
        <w:spacing w:line="276" w:lineRule="auto"/>
        <w:ind w:left="360" w:hanging="180"/>
        <w:rPr>
          <w:rFonts w:ascii="Arial Nova" w:hAnsi="Arial Nova"/>
          <w:color w:val="222222"/>
        </w:rPr>
      </w:pPr>
      <w:r w:rsidRPr="00B74F3A">
        <w:rPr>
          <w:rFonts w:ascii="Arial Nova" w:hAnsi="Arial Nova"/>
          <w:color w:val="222222"/>
        </w:rPr>
        <w:t>2</w:t>
      </w:r>
      <w:r w:rsidR="007968BE">
        <w:rPr>
          <w:rFonts w:ascii="Arial Nova" w:hAnsi="Arial Nova"/>
          <w:color w:val="222222"/>
        </w:rPr>
        <w:t>A</w:t>
      </w:r>
      <w:r w:rsidRPr="00B74F3A">
        <w:rPr>
          <w:rFonts w:ascii="Arial Nova" w:hAnsi="Arial Nova"/>
          <w:color w:val="222222"/>
        </w:rPr>
        <w:t xml:space="preserve">. </w:t>
      </w:r>
      <w:r w:rsidRPr="00307F28" w:rsidR="00307F28">
        <w:rPr>
          <w:rFonts w:ascii="Arial Nova" w:hAnsi="Arial Nova"/>
          <w:color w:val="222222"/>
        </w:rPr>
        <w:t>Data collection form part A (Paper clinical dental screening from)</w:t>
      </w:r>
    </w:p>
    <w:p w:rsidR="00B74F3A" w:rsidRPr="00B74F3A" w:rsidP="00B74F3A" w14:paraId="41E1E678" w14:textId="2A376D57">
      <w:pPr>
        <w:spacing w:line="276" w:lineRule="auto"/>
        <w:ind w:left="360" w:hanging="180"/>
        <w:rPr>
          <w:rFonts w:ascii="Arial Nova" w:hAnsi="Arial Nova"/>
          <w:color w:val="222222"/>
        </w:rPr>
      </w:pPr>
      <w:r w:rsidRPr="00B74F3A">
        <w:rPr>
          <w:rFonts w:ascii="Arial Nova" w:hAnsi="Arial Nova"/>
          <w:color w:val="222222"/>
        </w:rPr>
        <w:t>2</w:t>
      </w:r>
      <w:r w:rsidR="00622A5D">
        <w:rPr>
          <w:rFonts w:ascii="Arial Nova" w:hAnsi="Arial Nova"/>
          <w:color w:val="222222"/>
        </w:rPr>
        <w:t>B</w:t>
      </w:r>
      <w:r w:rsidRPr="00B74F3A">
        <w:rPr>
          <w:rFonts w:ascii="Arial Nova" w:hAnsi="Arial Nova"/>
          <w:color w:val="222222"/>
        </w:rPr>
        <w:t xml:space="preserve">. </w:t>
      </w:r>
      <w:r w:rsidR="00622A5D">
        <w:rPr>
          <w:rFonts w:ascii="Arial Nova" w:hAnsi="Arial Nova"/>
          <w:color w:val="222222"/>
        </w:rPr>
        <w:t xml:space="preserve">Data collection form part B (Sample photos of teeth) </w:t>
      </w:r>
      <w:r w:rsidRPr="0064695A" w:rsidR="00622A5D">
        <w:rPr>
          <w:rFonts w:ascii="Arial Nova" w:hAnsi="Arial Nova"/>
          <w:color w:val="222222"/>
        </w:rPr>
        <w:t xml:space="preserve"> </w:t>
      </w:r>
    </w:p>
    <w:p w:rsidR="00B74F3A" w:rsidRPr="00B74F3A" w:rsidP="00B74F3A" w14:paraId="12536E3A" w14:textId="4C847C7C">
      <w:pPr>
        <w:spacing w:line="276" w:lineRule="auto"/>
        <w:ind w:left="360" w:hanging="180"/>
        <w:rPr>
          <w:rFonts w:ascii="Arial Nova" w:hAnsi="Arial Nova"/>
          <w:color w:val="222222"/>
        </w:rPr>
      </w:pPr>
      <w:r w:rsidRPr="00B74F3A">
        <w:rPr>
          <w:rFonts w:ascii="Arial Nova" w:hAnsi="Arial Nova"/>
          <w:color w:val="222222"/>
        </w:rPr>
        <w:t>2</w:t>
      </w:r>
      <w:r w:rsidR="004C4457">
        <w:rPr>
          <w:rFonts w:ascii="Arial Nova" w:hAnsi="Arial Nova"/>
          <w:color w:val="222222"/>
        </w:rPr>
        <w:t>C</w:t>
      </w:r>
      <w:r w:rsidRPr="00B74F3A">
        <w:rPr>
          <w:rFonts w:ascii="Arial Nova" w:hAnsi="Arial Nova"/>
          <w:color w:val="222222"/>
        </w:rPr>
        <w:t xml:space="preserve">. </w:t>
      </w:r>
      <w:r w:rsidR="008F447A">
        <w:rPr>
          <w:rFonts w:ascii="Arial Nova" w:hAnsi="Arial Nova"/>
          <w:color w:val="222222"/>
        </w:rPr>
        <w:t xml:space="preserve">Screenshot of data collection application </w:t>
      </w:r>
    </w:p>
    <w:p w:rsidR="00B74F3A" w:rsidRPr="00B74F3A" w:rsidP="00B74F3A" w14:paraId="25B85860" w14:textId="06C4508C">
      <w:pPr>
        <w:tabs>
          <w:tab w:val="right" w:pos="9990"/>
        </w:tabs>
        <w:spacing w:line="276" w:lineRule="auto"/>
        <w:ind w:left="360" w:hanging="180"/>
        <w:rPr>
          <w:rFonts w:ascii="Arial Nova" w:hAnsi="Arial Nova"/>
          <w:color w:val="222222"/>
        </w:rPr>
      </w:pPr>
      <w:r w:rsidRPr="00B74F3A">
        <w:rPr>
          <w:rFonts w:ascii="Arial Nova" w:hAnsi="Arial Nova"/>
          <w:color w:val="222222"/>
        </w:rPr>
        <w:t>2</w:t>
      </w:r>
      <w:r w:rsidR="004C4457">
        <w:rPr>
          <w:rFonts w:ascii="Arial Nova" w:hAnsi="Arial Nova"/>
          <w:color w:val="222222"/>
        </w:rPr>
        <w:t>D</w:t>
      </w:r>
      <w:r w:rsidRPr="00B74F3A">
        <w:rPr>
          <w:rFonts w:ascii="Arial Nova" w:hAnsi="Arial Nova"/>
          <w:color w:val="222222"/>
        </w:rPr>
        <w:t xml:space="preserve">. </w:t>
      </w:r>
      <w:r w:rsidRPr="00E012EC" w:rsidR="00E012EC">
        <w:rPr>
          <w:rFonts w:ascii="Arial Nova" w:hAnsi="Arial Nova"/>
          <w:color w:val="222222"/>
        </w:rPr>
        <w:t xml:space="preserve">Invitation to schools to </w:t>
      </w:r>
      <w:r w:rsidRPr="00E012EC" w:rsidR="00E012EC">
        <w:rPr>
          <w:rFonts w:ascii="Arial Nova" w:hAnsi="Arial Nova"/>
          <w:color w:val="222222"/>
        </w:rPr>
        <w:t>participate</w:t>
      </w:r>
      <w:r w:rsidRPr="00B74F3A">
        <w:rPr>
          <w:rFonts w:ascii="Arial Nova" w:hAnsi="Arial Nova"/>
        </w:rPr>
        <w:tab/>
      </w:r>
    </w:p>
    <w:p w:rsidR="007D48F8" w:rsidP="00B74F3A" w14:paraId="0348C929" w14:textId="65319CDA">
      <w:pPr>
        <w:spacing w:line="276" w:lineRule="auto"/>
        <w:ind w:left="360" w:hanging="180"/>
        <w:rPr>
          <w:rFonts w:ascii="Arial Nova" w:hAnsi="Arial Nova"/>
          <w:color w:val="222222"/>
        </w:rPr>
      </w:pPr>
      <w:bookmarkStart w:id="5" w:name="_Hlk7617775"/>
      <w:r w:rsidRPr="00B74F3A">
        <w:rPr>
          <w:rFonts w:ascii="Arial Nova" w:hAnsi="Arial Nova"/>
          <w:color w:val="222222"/>
        </w:rPr>
        <w:t>2</w:t>
      </w:r>
      <w:r w:rsidR="004C4457">
        <w:rPr>
          <w:rFonts w:ascii="Arial Nova" w:hAnsi="Arial Nova"/>
          <w:color w:val="222222"/>
        </w:rPr>
        <w:t>E</w:t>
      </w:r>
      <w:r w:rsidRPr="00B74F3A">
        <w:rPr>
          <w:rFonts w:ascii="Arial Nova" w:hAnsi="Arial Nova"/>
          <w:color w:val="222222"/>
        </w:rPr>
        <w:t xml:space="preserve">. </w:t>
      </w:r>
      <w:r w:rsidR="00BD6D12">
        <w:rPr>
          <w:rFonts w:ascii="Arial Nova" w:hAnsi="Arial Nova"/>
          <w:color w:val="222222"/>
        </w:rPr>
        <w:t>Consent form</w:t>
      </w:r>
    </w:p>
    <w:p w:rsidR="00B74F3A" w:rsidRPr="00B74F3A" w:rsidP="00B74F3A" w14:paraId="2C232248" w14:textId="37E7703D">
      <w:pPr>
        <w:spacing w:line="276" w:lineRule="auto"/>
        <w:ind w:left="360" w:hanging="180"/>
        <w:rPr>
          <w:rFonts w:ascii="Arial Nova" w:hAnsi="Arial Nova"/>
          <w:color w:val="222222"/>
        </w:rPr>
      </w:pPr>
      <w:r>
        <w:rPr>
          <w:rFonts w:ascii="Arial Nova" w:hAnsi="Arial Nova"/>
          <w:color w:val="222222"/>
        </w:rPr>
        <w:t>2</w:t>
      </w:r>
      <w:r w:rsidR="004C4457">
        <w:rPr>
          <w:rFonts w:ascii="Arial Nova" w:hAnsi="Arial Nova"/>
          <w:color w:val="222222"/>
        </w:rPr>
        <w:t>F</w:t>
      </w:r>
      <w:r>
        <w:rPr>
          <w:rFonts w:ascii="Arial Nova" w:hAnsi="Arial Nova"/>
          <w:color w:val="222222"/>
        </w:rPr>
        <w:t xml:space="preserve">. </w:t>
      </w:r>
      <w:r w:rsidRPr="00B74F3A">
        <w:rPr>
          <w:rFonts w:ascii="Arial Nova" w:hAnsi="Arial Nova"/>
          <w:color w:val="222222"/>
        </w:rPr>
        <w:t xml:space="preserve"> </w:t>
      </w:r>
      <w:r w:rsidRPr="00924C37" w:rsidR="00924C37">
        <w:rPr>
          <w:rFonts w:ascii="Arial Nova" w:hAnsi="Arial Nova"/>
          <w:color w:val="222222"/>
        </w:rPr>
        <w:t>Notice of screening results</w:t>
      </w:r>
    </w:p>
    <w:bookmarkEnd w:id="5"/>
    <w:p w:rsidR="00B74F3A" w:rsidRPr="00B74F3A" w:rsidP="00B74F3A" w14:paraId="66206EBD" w14:textId="044CAD61">
      <w:pPr>
        <w:spacing w:line="276" w:lineRule="auto"/>
        <w:ind w:left="360" w:hanging="180"/>
        <w:rPr>
          <w:rFonts w:ascii="Arial Nova" w:hAnsi="Arial Nova"/>
          <w:color w:val="222222"/>
        </w:rPr>
      </w:pPr>
      <w:r w:rsidRPr="00B74F3A">
        <w:rPr>
          <w:rFonts w:ascii="Arial Nova" w:hAnsi="Arial Nova"/>
          <w:color w:val="222222"/>
        </w:rPr>
        <w:t>3</w:t>
      </w:r>
      <w:r w:rsidR="000359A5">
        <w:rPr>
          <w:rFonts w:ascii="Arial Nova" w:hAnsi="Arial Nova"/>
          <w:color w:val="222222"/>
        </w:rPr>
        <w:t>A</w:t>
      </w:r>
      <w:r w:rsidRPr="00B74F3A">
        <w:rPr>
          <w:rFonts w:ascii="Arial Nova" w:hAnsi="Arial Nova"/>
          <w:color w:val="222222"/>
        </w:rPr>
        <w:t>. 60-Day Federal Register Notice</w:t>
      </w:r>
    </w:p>
    <w:p w:rsidR="008E7753" w:rsidP="00C34061" w14:paraId="1FE7E92D" w14:textId="77777777">
      <w:pPr>
        <w:spacing w:line="276" w:lineRule="auto"/>
        <w:ind w:left="360" w:hanging="180"/>
        <w:rPr>
          <w:rFonts w:ascii="Arial Nova" w:hAnsi="Arial Nova"/>
          <w:color w:val="222222"/>
        </w:rPr>
      </w:pPr>
      <w:r w:rsidRPr="008E7753">
        <w:rPr>
          <w:rFonts w:ascii="Arial Nova" w:hAnsi="Arial Nova"/>
          <w:color w:val="222222"/>
        </w:rPr>
        <w:t xml:space="preserve">3B. 60-day Federal Register Notice public comments and agency </w:t>
      </w:r>
      <w:r w:rsidRPr="008E7753">
        <w:rPr>
          <w:rFonts w:ascii="Arial Nova" w:hAnsi="Arial Nova"/>
          <w:color w:val="222222"/>
        </w:rPr>
        <w:t>response</w:t>
      </w:r>
    </w:p>
    <w:p w:rsidR="00B74F3A" w:rsidRPr="00B74F3A" w:rsidP="00C34061" w14:paraId="4A4EC2E5" w14:textId="622E2901">
      <w:pPr>
        <w:spacing w:line="276" w:lineRule="auto"/>
        <w:ind w:left="360" w:hanging="180"/>
        <w:rPr>
          <w:rFonts w:ascii="Arial Nova" w:hAnsi="Arial Nova"/>
          <w:color w:val="222222"/>
        </w:rPr>
      </w:pPr>
      <w:r>
        <w:rPr>
          <w:rFonts w:ascii="Arial Nova" w:hAnsi="Arial Nova"/>
          <w:color w:val="222222"/>
        </w:rPr>
        <w:t>4.   CDC Institutional</w:t>
      </w:r>
      <w:r w:rsidRPr="00584FE5" w:rsidR="00584FE5">
        <w:rPr>
          <w:rFonts w:ascii="Arial Nova" w:hAnsi="Arial Nova"/>
          <w:color w:val="222222"/>
        </w:rPr>
        <w:t xml:space="preserve"> Review Board</w:t>
      </w:r>
      <w:r w:rsidR="0090344A">
        <w:rPr>
          <w:rFonts w:ascii="Arial Nova" w:hAnsi="Arial Nova"/>
          <w:color w:val="222222"/>
        </w:rPr>
        <w:t xml:space="preserve"> determination </w:t>
      </w:r>
    </w:p>
    <w:p w:rsidR="007A47A5" w:rsidRPr="00B74F3A" w:rsidP="00B74F3A" w14:paraId="19B9BACC" w14:textId="7DC83E5C">
      <w:pPr>
        <w:pStyle w:val="m-4824437483153403386msocommenttext"/>
        <w:shd w:val="clear" w:color="auto" w:fill="FFFFFF"/>
        <w:spacing w:before="0" w:beforeAutospacing="0" w:after="0" w:afterAutospacing="0" w:line="276" w:lineRule="auto"/>
        <w:ind w:left="360" w:hanging="180"/>
        <w:rPr>
          <w:rFonts w:ascii="Arial Nova" w:hAnsi="Arial Nova"/>
          <w:iCs/>
          <w:color w:val="F79646" w:themeColor="accent6"/>
        </w:rPr>
        <w:sectPr w:rsidSect="001E73EB">
          <w:pgSz w:w="12240" w:h="15840"/>
          <w:pgMar w:top="1440" w:right="1440" w:bottom="1440" w:left="1440" w:header="720" w:footer="720" w:gutter="0"/>
          <w:cols w:space="720"/>
          <w:titlePg/>
          <w:docGrid w:linePitch="360"/>
        </w:sectPr>
      </w:pPr>
    </w:p>
    <w:p w:rsidR="00927E21" w:rsidRPr="00B74F3A" w:rsidP="00F06B97" w14:paraId="1272F25B" w14:textId="0C9BE486">
      <w:pPr>
        <w:spacing w:line="276" w:lineRule="auto"/>
        <w:outlineLvl w:val="0"/>
        <w:rPr>
          <w:rFonts w:ascii="Arial Nova" w:hAnsi="Arial Nova"/>
          <w:b/>
        </w:rPr>
      </w:pPr>
      <w:bookmarkStart w:id="6" w:name="_Toc1316552"/>
      <w:bookmarkEnd w:id="2"/>
      <w:r w:rsidRPr="00B74F3A">
        <w:rPr>
          <w:rFonts w:ascii="Arial Nova" w:hAnsi="Arial Nova"/>
          <w:b/>
        </w:rPr>
        <w:t>B. COLLECTIONS OF INFORMATION EMPLOYING STATISTICAL METHODS</w:t>
      </w:r>
      <w:bookmarkEnd w:id="3"/>
      <w:bookmarkEnd w:id="6"/>
    </w:p>
    <w:p w:rsidR="00B74F3A" w:rsidRPr="00B74F3A" w:rsidP="00B74F3A" w14:paraId="548317F3" w14:textId="707D50E9">
      <w:pPr>
        <w:pStyle w:val="Heading2"/>
        <w:spacing w:line="276" w:lineRule="auto"/>
        <w:rPr>
          <w:rFonts w:ascii="Arial Nova" w:hAnsi="Arial Nova" w:cs="Times New Roman"/>
          <w:i/>
          <w:sz w:val="24"/>
          <w:szCs w:val="24"/>
        </w:rPr>
      </w:pPr>
      <w:bookmarkStart w:id="7" w:name="_Toc329519281"/>
      <w:bookmarkStart w:id="8" w:name="_Toc1316553"/>
      <w:r w:rsidRPr="00B74F3A">
        <w:rPr>
          <w:rFonts w:ascii="Arial Nova" w:hAnsi="Arial Nova" w:cs="Times New Roman"/>
          <w:i/>
          <w:color w:val="auto"/>
          <w:sz w:val="24"/>
          <w:szCs w:val="24"/>
        </w:rPr>
        <w:t>B1. Respondent Universe and Sampling Methods</w:t>
      </w:r>
      <w:bookmarkEnd w:id="7"/>
      <w:bookmarkEnd w:id="8"/>
    </w:p>
    <w:p w:rsidR="00E8541C" w:rsidRPr="004A30D2" w:rsidP="004A30D2" w14:paraId="0206BDB0" w14:textId="5CFEF83D">
      <w:pPr>
        <w:spacing w:line="276" w:lineRule="auto"/>
        <w:rPr>
          <w:rFonts w:ascii="Arial Nova" w:hAnsi="Arial Nova"/>
          <w:color w:val="000000" w:themeColor="text1"/>
        </w:rPr>
      </w:pPr>
      <w:r w:rsidRPr="004A30D2">
        <w:rPr>
          <w:rFonts w:ascii="Arial Nova" w:hAnsi="Arial Nova"/>
          <w:color w:val="000000" w:themeColor="text1"/>
        </w:rPr>
        <w:t xml:space="preserve">The Centers for Disease Control and Prevention (CDC) is examining the validity and feasibility of using digital photos taken by non-dental professionals, which in turn would be analyzed by deep learning algorithms, to assess youth’s oral health status in lieu of </w:t>
      </w:r>
      <w:r w:rsidR="001C05F3">
        <w:rPr>
          <w:rFonts w:ascii="Arial Nova" w:hAnsi="Arial Nova"/>
          <w:color w:val="000000" w:themeColor="text1"/>
        </w:rPr>
        <w:t>assessment</w:t>
      </w:r>
      <w:r w:rsidRPr="004A30D2" w:rsidR="001C05F3">
        <w:rPr>
          <w:rFonts w:ascii="Arial Nova" w:hAnsi="Arial Nova"/>
          <w:color w:val="000000" w:themeColor="text1"/>
        </w:rPr>
        <w:t xml:space="preserve"> </w:t>
      </w:r>
      <w:r w:rsidRPr="004A30D2">
        <w:rPr>
          <w:rFonts w:ascii="Arial Nova" w:hAnsi="Arial Nova"/>
          <w:color w:val="000000" w:themeColor="text1"/>
        </w:rPr>
        <w:t xml:space="preserve">by dental professionals. The data collected from this request include examiner’s assessment of youth’s oral health and corresponding photos. The examiner calls and photos will be used to both 1) train the deep learning algorithms to assess caries, sealant presence, and fluorosis severity and 2) test the accuracy of the algorithm assessments of the digital photos compared to the gold standard human examination. </w:t>
      </w:r>
    </w:p>
    <w:p w:rsidR="00287F9B" w:rsidP="004A30D2" w14:paraId="7DBE19F9" w14:textId="77777777">
      <w:pPr>
        <w:spacing w:line="276" w:lineRule="auto"/>
        <w:rPr>
          <w:rFonts w:ascii="Arial Nova" w:hAnsi="Arial Nova"/>
          <w:color w:val="000000" w:themeColor="text1"/>
        </w:rPr>
      </w:pPr>
    </w:p>
    <w:p w:rsidR="00E8541C" w:rsidRPr="004A30D2" w:rsidP="004A30D2" w14:paraId="57A7B1D9" w14:textId="5D482629">
      <w:pPr>
        <w:spacing w:line="276" w:lineRule="auto"/>
        <w:rPr>
          <w:rFonts w:ascii="Arial Nova" w:hAnsi="Arial Nova"/>
          <w:color w:val="000000" w:themeColor="text1"/>
        </w:rPr>
      </w:pPr>
      <w:r w:rsidRPr="004A30D2">
        <w:rPr>
          <w:rFonts w:ascii="Arial Nova" w:hAnsi="Arial Nova"/>
          <w:color w:val="000000" w:themeColor="text1"/>
        </w:rPr>
        <w:t xml:space="preserve">Therefore, the purpose of this data collection is not to obtain a representative sample of a certain population but rather to obtain </w:t>
      </w:r>
      <w:r w:rsidRPr="004A30D2">
        <w:rPr>
          <w:rFonts w:ascii="Arial Nova" w:hAnsi="Arial Nova"/>
          <w:color w:val="000000" w:themeColor="text1"/>
        </w:rPr>
        <w:t>a sufficient number of</w:t>
      </w:r>
      <w:r w:rsidRPr="004A30D2">
        <w:rPr>
          <w:rFonts w:ascii="Arial Nova" w:hAnsi="Arial Nova"/>
          <w:color w:val="000000" w:themeColor="text1"/>
        </w:rPr>
        <w:t xml:space="preserve"> photos of caries, sealants, and fluorosis to train the algorithm to identify these conditions. Whereas caries and sealants are common (</w:t>
      </w:r>
      <w:r w:rsidRPr="004A30D2">
        <w:rPr>
          <w:rFonts w:ascii="Arial Nova" w:hAnsi="Arial Nova"/>
          <w:color w:val="000000" w:themeColor="text1"/>
        </w:rPr>
        <w:t>prevalences</w:t>
      </w:r>
      <w:r w:rsidRPr="004A30D2">
        <w:rPr>
          <w:rFonts w:ascii="Arial Nova" w:hAnsi="Arial Nova"/>
          <w:color w:val="000000" w:themeColor="text1"/>
        </w:rPr>
        <w:t xml:space="preserve"> of 56.8% and 51.7%, respectively, among adolescents aged 12 to 15 years) </w:t>
      </w:r>
      <w:r w:rsidRPr="004A30D2">
        <w:rPr>
          <w:rFonts w:ascii="Arial Nova" w:hAnsi="Arial Nova"/>
          <w:color w:val="000000" w:themeColor="text1"/>
        </w:rPr>
        <w:fldChar w:fldCharType="begin"/>
      </w:r>
      <w:r w:rsidR="006025D9">
        <w:rPr>
          <w:rFonts w:ascii="Arial Nova" w:hAnsi="Arial Nova"/>
          <w:color w:val="000000" w:themeColor="text1"/>
        </w:rPr>
        <w:instrText xml:space="preserve"> ADDIN EN.CITE &lt;EndNote&gt;&lt;Cite&gt;&lt;Author&gt;Centers for Disease Control and Prevention&lt;/Author&gt;&lt;Year&gt;2019&lt;/Year&gt;&lt;RecNum&gt;46&lt;/RecNum&gt;&lt;DisplayText&gt;(Centers for Disease Control and Prevention 2019)&lt;/DisplayText&gt;&lt;record&gt;&lt;rec-number&gt;46&lt;/rec-number&gt;&lt;foreign-keys&gt;&lt;key app="EN" db-id="9dxzsxr9nea2zqe2swb5d0vqa5dd02pfpwts" timestamp="1683304654"&gt;46&lt;/key&gt;&lt;/foreign-keys&gt;&lt;ref-type name="Electronic Article"&gt;43&lt;/ref-type&gt;&lt;contributors&gt;&lt;authors&gt;&lt;author&gt;Centers for Disease Control and Prevention,&lt;/author&gt;&lt;/authors&gt;&lt;/contributors&gt;&lt;titles&gt;&lt;title&gt;Oral Health Surveillance Report: Trends in Dental Caries and Sealants, Tooth Retention, and Edentulism, United States, 1999–2004 to 2011–2016&lt;/title&gt;&lt;/titles&gt;&lt;dates&gt;&lt;year&gt;2019&lt;/year&gt;&lt;pub-dates&gt;&lt;date&gt;May 5, 2023&lt;/date&gt;&lt;/pub-dates&gt;&lt;/dates&gt;&lt;pub-location&gt;Atlanta, GA&lt;/pub-location&gt;&lt;publisher&gt;Centers for Disease Control and Prevention, US Dept of Health and Human Services&lt;/publisher&gt;&lt;urls&gt;&lt;related-urls&gt;&lt;url&gt;https://www.cdc.gov/oralhealth/publications/OHSR-2019-index.html&lt;/url&gt;&lt;/related-urls&gt;&lt;/urls&gt;&lt;/record&gt;&lt;/Cite&gt;&lt;/EndNote&gt;</w:instrText>
      </w:r>
      <w:r w:rsidRPr="004A30D2">
        <w:rPr>
          <w:rFonts w:ascii="Arial Nova" w:hAnsi="Arial Nova"/>
          <w:color w:val="000000" w:themeColor="text1"/>
        </w:rPr>
        <w:fldChar w:fldCharType="separate"/>
      </w:r>
      <w:r w:rsidR="006025D9">
        <w:rPr>
          <w:rFonts w:ascii="Arial Nova" w:hAnsi="Arial Nova"/>
          <w:noProof/>
          <w:color w:val="000000" w:themeColor="text1"/>
        </w:rPr>
        <w:t>(</w:t>
      </w:r>
      <w:hyperlink w:anchor="_ENREF_3" w:tooltip="Centers for Disease Control and Prevention, 2019 #46" w:history="1">
        <w:r w:rsidR="00A948C1">
          <w:rPr>
            <w:rFonts w:ascii="Arial Nova" w:hAnsi="Arial Nova"/>
            <w:noProof/>
            <w:color w:val="000000" w:themeColor="text1"/>
          </w:rPr>
          <w:t>Centers for Disease Control and Prevention 2019</w:t>
        </w:r>
      </w:hyperlink>
      <w:r w:rsidR="006025D9">
        <w:rPr>
          <w:rFonts w:ascii="Arial Nova" w:hAnsi="Arial Nova"/>
          <w:noProof/>
          <w:color w:val="000000" w:themeColor="text1"/>
        </w:rPr>
        <w:t>)</w:t>
      </w:r>
      <w:r w:rsidRPr="004A30D2">
        <w:rPr>
          <w:rFonts w:ascii="Arial Nova" w:hAnsi="Arial Nova"/>
          <w:color w:val="000000" w:themeColor="text1"/>
        </w:rPr>
        <w:fldChar w:fldCharType="end"/>
      </w:r>
      <w:r w:rsidRPr="004A30D2">
        <w:rPr>
          <w:rFonts w:ascii="Arial Nova" w:hAnsi="Arial Nova"/>
          <w:color w:val="000000" w:themeColor="text1"/>
        </w:rPr>
        <w:t xml:space="preserve">; moderate to severe fluorosis affects less than 4% of US adolescents </w:t>
      </w:r>
      <w:r w:rsidRPr="004A30D2">
        <w:rPr>
          <w:rFonts w:ascii="Arial Nova" w:hAnsi="Arial Nova"/>
          <w:color w:val="000000" w:themeColor="text1"/>
        </w:rPr>
        <w:fldChar w:fldCharType="begin"/>
      </w:r>
      <w:r w:rsidR="006025D9">
        <w:rPr>
          <w:rFonts w:ascii="Arial Nova" w:hAnsi="Arial Nova"/>
          <w:color w:val="000000" w:themeColor="text1"/>
        </w:rPr>
        <w:instrText xml:space="preserve"> ADDIN EN.CITE &lt;EndNote&gt;&lt;Cite&gt;&lt;Author&gt;Beltrán-Aguilar&lt;/Author&gt;&lt;Year&gt;2010&lt;/Year&gt;&lt;RecNum&gt;17&lt;/RecNum&gt;&lt;DisplayText&gt;(Beltrán-Aguilar et al. 2010)&lt;/DisplayText&gt;&lt;record&gt;&lt;rec-number&gt;17&lt;/rec-number&gt;&lt;foreign-keys&gt;&lt;key app="EN" db-id="wrwsveat42dsabetxxg5rpvc20pzr9a2afvt" timestamp="1690233843"&gt;17&lt;/key&gt;&lt;/foreign-keys&gt;&lt;ref-type name="Journal Article"&gt;17&lt;/ref-type&gt;&lt;contributors&gt;&lt;authors&gt;&lt;author&gt;Beltrán-Aguilar, E. D.&lt;/author&gt;&lt;author&gt;Barker, L.&lt;/author&gt;&lt;author&gt;Dye, B. A.&lt;/author&gt;&lt;/authors&gt;&lt;/contributors&gt;&lt;auth-address&gt;Centers for Disease Control and Prevention, National Center for Chronic Disease Prevention and Health Promotion, Division of Oral Health, Hyattsville, Maryland 20782, USA.&lt;/auth-address&gt;&lt;titles&gt;&lt;title&gt;Prevalence and severity of dental fluorosis in the United States, 1999-2004&lt;/title&gt;&lt;secondary-title&gt;NCHS Data Brief&lt;/secondary-title&gt;&lt;/titles&gt;&lt;periodical&gt;&lt;full-title&gt;NCHS Data Brief&lt;/full-title&gt;&lt;/periodical&gt;&lt;pages&gt;1-8&lt;/pages&gt;&lt;number&gt;53&lt;/number&gt;&lt;keywords&gt;&lt;keyword&gt;Adolescent&lt;/keyword&gt;&lt;keyword&gt;Adult&lt;/keyword&gt;&lt;keyword&gt;Age Distribution&lt;/keyword&gt;&lt;keyword&gt;Child&lt;/keyword&gt;&lt;keyword&gt;Fluoridation/adverse effects&lt;/keyword&gt;&lt;keyword&gt;Fluorides/adverse effects&lt;/keyword&gt;&lt;keyword&gt;Fluorosis, Dental/*epidemiology/etiology&lt;/keyword&gt;&lt;keyword&gt;Humans&lt;/keyword&gt;&lt;keyword&gt;Middle Aged&lt;/keyword&gt;&lt;keyword&gt;Nutrition Surveys&lt;/keyword&gt;&lt;keyword&gt;Oral Health&lt;/keyword&gt;&lt;keyword&gt;Prevalence&lt;/keyword&gt;&lt;keyword&gt;Severity of Illness Index&lt;/keyword&gt;&lt;keyword&gt;United States/epidemiology&lt;/keyword&gt;&lt;keyword&gt;Young Adult&lt;/keyword&gt;&lt;/keywords&gt;&lt;dates&gt;&lt;year&gt;2010&lt;/year&gt;&lt;pub-dates&gt;&lt;date&gt;Nov&lt;/date&gt;&lt;/pub-dates&gt;&lt;/dates&gt;&lt;isbn&gt;1941-4935&lt;/isbn&gt;&lt;accession-num&gt;21211168&lt;/accession-num&gt;&lt;urls&gt;&lt;/urls&gt;&lt;remote-database-provider&gt;NLM&lt;/remote-database-provider&gt;&lt;language&gt;eng&lt;/language&gt;&lt;/record&gt;&lt;/Cite&gt;&lt;/EndNote&gt;</w:instrText>
      </w:r>
      <w:r w:rsidRPr="004A30D2">
        <w:rPr>
          <w:rFonts w:ascii="Arial Nova" w:hAnsi="Arial Nova"/>
          <w:color w:val="000000" w:themeColor="text1"/>
        </w:rPr>
        <w:fldChar w:fldCharType="separate"/>
      </w:r>
      <w:r w:rsidR="006025D9">
        <w:rPr>
          <w:rFonts w:ascii="Arial Nova" w:hAnsi="Arial Nova"/>
          <w:noProof/>
          <w:color w:val="000000" w:themeColor="text1"/>
        </w:rPr>
        <w:t>(</w:t>
      </w:r>
      <w:hyperlink w:anchor="_ENREF_1" w:tooltip="Beltrán-Aguilar, 2010 #17" w:history="1">
        <w:r w:rsidR="00A948C1">
          <w:rPr>
            <w:rFonts w:ascii="Arial Nova" w:hAnsi="Arial Nova"/>
            <w:noProof/>
            <w:color w:val="000000" w:themeColor="text1"/>
          </w:rPr>
          <w:t>Beltrán-Aguilar et al. 2010</w:t>
        </w:r>
      </w:hyperlink>
      <w:r w:rsidR="006025D9">
        <w:rPr>
          <w:rFonts w:ascii="Arial Nova" w:hAnsi="Arial Nova"/>
          <w:noProof/>
          <w:color w:val="000000" w:themeColor="text1"/>
        </w:rPr>
        <w:t>)</w:t>
      </w:r>
      <w:r w:rsidRPr="004A30D2">
        <w:rPr>
          <w:rFonts w:ascii="Arial Nova" w:hAnsi="Arial Nova"/>
          <w:color w:val="000000" w:themeColor="text1"/>
        </w:rPr>
        <w:fldChar w:fldCharType="end"/>
      </w:r>
      <w:r w:rsidRPr="004A30D2">
        <w:rPr>
          <w:rFonts w:ascii="Arial Nova" w:hAnsi="Arial Nova"/>
          <w:color w:val="000000" w:themeColor="text1"/>
        </w:rPr>
        <w:t xml:space="preserve">. Fluorosis prevalence can increase with the fluoride content of drinking water. Thus, to have enough photos of fluorosis cases, data will need to be collected in areas served by water systems with higher naturally occurring fluoride (fluoride concentration </w:t>
      </w:r>
      <w:r w:rsidRPr="004A30D2">
        <w:rPr>
          <w:rFonts w:ascii="Arial" w:hAnsi="Arial" w:cs="Arial"/>
          <w:color w:val="000000" w:themeColor="text1"/>
        </w:rPr>
        <w:t>≥</w:t>
      </w:r>
      <w:r w:rsidRPr="004A30D2">
        <w:rPr>
          <w:rFonts w:ascii="Arial Nova" w:hAnsi="Arial Nova"/>
          <w:color w:val="000000" w:themeColor="text1"/>
        </w:rPr>
        <w:t xml:space="preserve">1.0 parts per million). </w:t>
      </w:r>
    </w:p>
    <w:p w:rsidR="00287F9B" w:rsidP="004A30D2" w14:paraId="2ACADB2F" w14:textId="77777777">
      <w:pPr>
        <w:spacing w:line="276" w:lineRule="auto"/>
        <w:rPr>
          <w:rFonts w:ascii="Arial Nova" w:hAnsi="Arial Nova"/>
          <w:color w:val="000000" w:themeColor="text1"/>
        </w:rPr>
      </w:pPr>
    </w:p>
    <w:p w:rsidR="00E8541C" w:rsidRPr="004A30D2" w:rsidP="004A30D2" w14:paraId="575EB26A" w14:textId="6A0849DB">
      <w:pPr>
        <w:spacing w:line="276" w:lineRule="auto"/>
        <w:rPr>
          <w:rFonts w:ascii="Arial Nova" w:hAnsi="Arial Nova"/>
          <w:color w:val="000000" w:themeColor="text1"/>
        </w:rPr>
      </w:pPr>
      <w:r w:rsidRPr="004A30D2">
        <w:rPr>
          <w:rFonts w:ascii="Arial Nova" w:hAnsi="Arial Nova"/>
          <w:color w:val="000000" w:themeColor="text1"/>
        </w:rPr>
        <w:t xml:space="preserve">Because examiners require extensive training and it is expensive to travel examiners across states, CDC will collect data in only one state that has several public water systems with higher naturally occurring fluoride. Among the 21 state oral health programs funded by CDC, Colorado has the largest population served by public water systems with higher naturally occurring fluoride. Indeed, the first studies to examine the association between water fluoride content and fluorosis severity were conducted in some of these counties </w:t>
      </w:r>
      <w:r w:rsidRPr="004A30D2">
        <w:rPr>
          <w:rFonts w:ascii="Arial Nova" w:hAnsi="Arial Nova"/>
          <w:color w:val="000000" w:themeColor="text1"/>
        </w:rPr>
        <w:fldChar w:fldCharType="begin"/>
      </w:r>
      <w:r w:rsidR="006025D9">
        <w:rPr>
          <w:rFonts w:ascii="Arial Nova" w:hAnsi="Arial Nova"/>
          <w:color w:val="000000" w:themeColor="text1"/>
        </w:rPr>
        <w:instrText xml:space="preserve"> ADDIN EN.CITE &lt;EndNote&gt;&lt;Cite&gt;&lt;Author&gt;Dean&lt;/Author&gt;&lt;Year&gt;1990&lt;/Year&gt;&lt;RecNum&gt;15&lt;/RecNum&gt;&lt;DisplayText&gt;(Dean 1990)&lt;/DisplayText&gt;&lt;record&gt;&lt;rec-number&gt;15&lt;/rec-number&gt;&lt;foreign-keys&gt;&lt;key app="EN" db-id="wrwsveat42dsabetxxg5rpvc20pzr9a2afvt" timestamp="1690233771"&gt;15&lt;/key&gt;&lt;/foreign-keys&gt;&lt;ref-type name="Journal Article"&gt;17&lt;/ref-type&gt;&lt;contributors&gt;&lt;authors&gt;&lt;author&gt;Dean, H. T.&lt;/author&gt;&lt;/authors&gt;&lt;/contributors&gt;&lt;titles&gt;&lt;title&gt;Endemic fluorosis and its relation to dental caries. 1938&lt;/title&gt;&lt;secondary-title&gt;Nutrition&lt;/secondary-title&gt;&lt;/titles&gt;&lt;periodical&gt;&lt;full-title&gt;Nutrition&lt;/full-title&gt;&lt;/periodical&gt;&lt;pages&gt;435-45&lt;/pages&gt;&lt;volume&gt;6&lt;/volume&gt;&lt;number&gt;6&lt;/number&gt;&lt;keywords&gt;&lt;keyword&gt;Dental Caries/complications/epidemiology/history&lt;/keyword&gt;&lt;keyword&gt;Fluorosis, Dental/complications/epidemiology/*history&lt;/keyword&gt;&lt;keyword&gt;History, 20th Century&lt;/keyword&gt;&lt;keyword&gt;Humans&lt;/keyword&gt;&lt;keyword&gt;United States/epidemiology&lt;/keyword&gt;&lt;/keywords&gt;&lt;dates&gt;&lt;year&gt;1990&lt;/year&gt;&lt;pub-dates&gt;&lt;date&gt;Nov-Dec&lt;/date&gt;&lt;/pub-dates&gt;&lt;/dates&gt;&lt;isbn&gt;0899-9007 (Print)&amp;#xD;0899-9007&lt;/isbn&gt;&lt;accession-num&gt;2134570&lt;/accession-num&gt;&lt;urls&gt;&lt;/urls&gt;&lt;remote-database-provider&gt;NLM&lt;/remote-database-provider&gt;&lt;language&gt;eng&lt;/language&gt;&lt;/record&gt;&lt;/Cite&gt;&lt;/EndNote&gt;</w:instrText>
      </w:r>
      <w:r w:rsidRPr="004A30D2">
        <w:rPr>
          <w:rFonts w:ascii="Arial Nova" w:hAnsi="Arial Nova"/>
          <w:color w:val="000000" w:themeColor="text1"/>
        </w:rPr>
        <w:fldChar w:fldCharType="separate"/>
      </w:r>
      <w:r w:rsidR="006025D9">
        <w:rPr>
          <w:rFonts w:ascii="Arial Nova" w:hAnsi="Arial Nova"/>
          <w:noProof/>
          <w:color w:val="000000" w:themeColor="text1"/>
        </w:rPr>
        <w:t>(</w:t>
      </w:r>
      <w:hyperlink w:anchor="_ENREF_4" w:tooltip="Dean, 1990 #15" w:history="1">
        <w:r w:rsidR="00A948C1">
          <w:rPr>
            <w:rFonts w:ascii="Arial Nova" w:hAnsi="Arial Nova"/>
            <w:noProof/>
            <w:color w:val="000000" w:themeColor="text1"/>
          </w:rPr>
          <w:t>Dean 1990</w:t>
        </w:r>
      </w:hyperlink>
      <w:r w:rsidR="006025D9">
        <w:rPr>
          <w:rFonts w:ascii="Arial Nova" w:hAnsi="Arial Nova"/>
          <w:noProof/>
          <w:color w:val="000000" w:themeColor="text1"/>
        </w:rPr>
        <w:t>)</w:t>
      </w:r>
      <w:r w:rsidRPr="004A30D2">
        <w:rPr>
          <w:rFonts w:ascii="Arial Nova" w:hAnsi="Arial Nova"/>
          <w:color w:val="000000" w:themeColor="text1"/>
        </w:rPr>
        <w:fldChar w:fldCharType="end"/>
      </w:r>
      <w:r w:rsidRPr="004A30D2">
        <w:rPr>
          <w:rFonts w:ascii="Arial Nova" w:hAnsi="Arial Nova"/>
          <w:color w:val="000000" w:themeColor="text1"/>
        </w:rPr>
        <w:t>.</w:t>
      </w:r>
    </w:p>
    <w:p w:rsidR="00287F9B" w:rsidP="004A30D2" w14:paraId="262B6136" w14:textId="77777777">
      <w:pPr>
        <w:spacing w:line="276" w:lineRule="auto"/>
        <w:rPr>
          <w:rFonts w:ascii="Arial Nova" w:hAnsi="Arial Nova"/>
          <w:color w:val="000000" w:themeColor="text1"/>
        </w:rPr>
      </w:pPr>
    </w:p>
    <w:p w:rsidR="00C47AD8" w:rsidRPr="004A30D2" w:rsidP="004A30D2" w14:paraId="726EA4AD" w14:textId="3939E746">
      <w:pPr>
        <w:spacing w:line="276" w:lineRule="auto"/>
        <w:rPr>
          <w:rFonts w:ascii="Arial Nova" w:hAnsi="Arial Nova"/>
          <w:color w:val="000000" w:themeColor="text1"/>
        </w:rPr>
      </w:pPr>
      <w:bookmarkStart w:id="9" w:name="_Hlk143692481"/>
      <w:r w:rsidRPr="004A30D2">
        <w:rPr>
          <w:rFonts w:ascii="Arial Nova" w:hAnsi="Arial Nova"/>
          <w:color w:val="000000" w:themeColor="text1"/>
        </w:rPr>
        <w:t>The convenience sampling frame will consist of middle schools in counties with at least one water system with higher naturally occurring fluoride. Middle schools were selected because most of their students should have erupted permanent molars (teeth at highest risk for caries and typically receiving sealant) and erupted cuspids (the anterior teeth at highest risk for fluorosis). Data from CDC and the National Center for Education Statistics indicate that there are 25 Colorado counties with at least 1 water system with higher naturally occurring fluoride and at least one middle school. The total number of middle schools in these counties is 120 serving 67,897 students.</w:t>
      </w:r>
      <w:r w:rsidR="000242BE">
        <w:rPr>
          <w:rFonts w:ascii="Arial Nova" w:hAnsi="Arial Nova"/>
          <w:color w:val="000000" w:themeColor="text1"/>
        </w:rPr>
        <w:t xml:space="preserve"> </w:t>
      </w:r>
    </w:p>
    <w:p w:rsidR="00E8541C" w:rsidRPr="004A30D2" w:rsidP="004A30D2" w14:paraId="0D6F0561" w14:textId="0FF652F8">
      <w:pPr>
        <w:spacing w:line="276" w:lineRule="auto"/>
        <w:rPr>
          <w:rFonts w:ascii="Arial Nova" w:hAnsi="Arial Nova"/>
          <w:color w:val="000000" w:themeColor="text1"/>
        </w:rPr>
      </w:pPr>
      <w:r w:rsidRPr="004A30D2">
        <w:rPr>
          <w:rFonts w:ascii="Arial Nova" w:hAnsi="Arial Nova"/>
          <w:color w:val="000000" w:themeColor="text1"/>
        </w:rPr>
        <w:t xml:space="preserve">CDC is funding the Colorado Department of Public Health and Environment to determine which of these 120 schools are likely to have </w:t>
      </w:r>
      <w:r w:rsidRPr="004A30D2">
        <w:rPr>
          <w:rFonts w:ascii="Arial Nova" w:hAnsi="Arial Nova"/>
          <w:color w:val="000000" w:themeColor="text1"/>
        </w:rPr>
        <w:t>a large number of</w:t>
      </w:r>
      <w:r w:rsidRPr="004A30D2">
        <w:rPr>
          <w:rFonts w:ascii="Arial Nova" w:hAnsi="Arial Nova"/>
          <w:color w:val="000000" w:themeColor="text1"/>
        </w:rPr>
        <w:t xml:space="preserve"> students served by public water systems with higher naturally occurring fluoride and from these schools, to collect data for 1,000 students. </w:t>
      </w:r>
      <w:r w:rsidRPr="00C34061" w:rsidR="001179D5">
        <w:rPr>
          <w:rFonts w:ascii="Arial Nova" w:hAnsi="Arial Nova"/>
          <w:color w:val="000000" w:themeColor="text1"/>
        </w:rPr>
        <w:t xml:space="preserve">It is estimated the </w:t>
      </w:r>
      <w:r w:rsidRPr="00C34061" w:rsidR="00A132F9">
        <w:rPr>
          <w:rFonts w:ascii="Arial Nova" w:hAnsi="Arial Nova"/>
          <w:color w:val="000000" w:themeColor="text1"/>
        </w:rPr>
        <w:t>data will be collected from approximately 50 middle schools.</w:t>
      </w:r>
    </w:p>
    <w:p w:rsidR="007468F1" w:rsidRPr="00B74F3A" w:rsidP="00F06B97" w14:paraId="428AAAE1" w14:textId="68DD1CF1">
      <w:pPr>
        <w:spacing w:line="276" w:lineRule="auto"/>
        <w:rPr>
          <w:rFonts w:ascii="Arial Nova" w:hAnsi="Arial Nova"/>
          <w:color w:val="F79646" w:themeColor="accent6"/>
        </w:rPr>
      </w:pPr>
    </w:p>
    <w:p w:rsidR="007468F1" w:rsidRPr="00B74F3A" w:rsidP="00F06B97" w14:paraId="5CCA474A" w14:textId="5653D732">
      <w:pPr>
        <w:pStyle w:val="Heading2"/>
        <w:spacing w:line="276" w:lineRule="auto"/>
        <w:rPr>
          <w:rFonts w:ascii="Arial Nova" w:hAnsi="Arial Nova" w:cs="Times New Roman"/>
          <w:i/>
          <w:color w:val="000000" w:themeColor="text1"/>
          <w:sz w:val="24"/>
          <w:szCs w:val="24"/>
        </w:rPr>
      </w:pPr>
      <w:bookmarkStart w:id="10" w:name="_Toc329519282"/>
      <w:bookmarkStart w:id="11" w:name="_Toc1316554"/>
      <w:bookmarkEnd w:id="9"/>
      <w:r w:rsidRPr="00B74F3A">
        <w:rPr>
          <w:rFonts w:ascii="Arial Nova" w:hAnsi="Arial Nova" w:cs="Times New Roman"/>
          <w:i/>
          <w:color w:val="000000" w:themeColor="text1"/>
          <w:sz w:val="24"/>
          <w:szCs w:val="24"/>
        </w:rPr>
        <w:t>B2. Procedures for the Collection of Information</w:t>
      </w:r>
      <w:bookmarkEnd w:id="10"/>
      <w:bookmarkEnd w:id="11"/>
    </w:p>
    <w:p w:rsidR="000D6608" w:rsidP="00983A51" w14:paraId="52E4AA72" w14:textId="0B3D5EC4">
      <w:pPr>
        <w:spacing w:line="276" w:lineRule="auto"/>
        <w:rPr>
          <w:rFonts w:ascii="Arial Nova" w:hAnsi="Arial Nova"/>
          <w:color w:val="000000" w:themeColor="text1"/>
        </w:rPr>
      </w:pPr>
      <w:r>
        <w:rPr>
          <w:rFonts w:ascii="Arial Nova" w:hAnsi="Arial Nova"/>
          <w:color w:val="000000" w:themeColor="text1"/>
        </w:rPr>
        <w:t>CDC is funding t</w:t>
      </w:r>
      <w:r w:rsidRPr="00DF33CF" w:rsidR="00DF33CF">
        <w:rPr>
          <w:rFonts w:ascii="Arial Nova" w:hAnsi="Arial Nova"/>
          <w:color w:val="000000" w:themeColor="text1"/>
        </w:rPr>
        <w:t xml:space="preserve">he Colorado Department of Public Health and Environment </w:t>
      </w:r>
      <w:r>
        <w:rPr>
          <w:rFonts w:ascii="Arial Nova" w:hAnsi="Arial Nova"/>
          <w:color w:val="000000" w:themeColor="text1"/>
        </w:rPr>
        <w:t>to</w:t>
      </w:r>
      <w:r w:rsidRPr="00DF33CF">
        <w:rPr>
          <w:rFonts w:ascii="Arial Nova" w:hAnsi="Arial Nova"/>
          <w:color w:val="000000" w:themeColor="text1"/>
        </w:rPr>
        <w:t xml:space="preserve"> </w:t>
      </w:r>
      <w:r>
        <w:rPr>
          <w:rFonts w:ascii="Arial Nova" w:hAnsi="Arial Nova"/>
          <w:color w:val="000000" w:themeColor="text1"/>
        </w:rPr>
        <w:t>recruit</w:t>
      </w:r>
      <w:r w:rsidRPr="00DF33CF" w:rsidR="00DF33CF">
        <w:rPr>
          <w:rFonts w:ascii="Arial Nova" w:hAnsi="Arial Nova"/>
          <w:color w:val="000000" w:themeColor="text1"/>
        </w:rPr>
        <w:t xml:space="preserve"> </w:t>
      </w:r>
      <w:r w:rsidR="003066A1">
        <w:rPr>
          <w:rFonts w:ascii="Arial Nova" w:hAnsi="Arial Nova"/>
          <w:color w:val="000000" w:themeColor="text1"/>
        </w:rPr>
        <w:t>eligible</w:t>
      </w:r>
      <w:r w:rsidRPr="00DF33CF" w:rsidR="003066A1">
        <w:rPr>
          <w:rFonts w:ascii="Arial Nova" w:hAnsi="Arial Nova"/>
          <w:color w:val="000000" w:themeColor="text1"/>
        </w:rPr>
        <w:t xml:space="preserve"> </w:t>
      </w:r>
      <w:r w:rsidRPr="00DF33CF" w:rsidR="00DF33CF">
        <w:rPr>
          <w:rFonts w:ascii="Arial Nova" w:hAnsi="Arial Nova"/>
          <w:color w:val="000000" w:themeColor="text1"/>
        </w:rPr>
        <w:t xml:space="preserve">schools and dental examiners, gain consent, </w:t>
      </w:r>
      <w:r w:rsidRPr="00DF33CF" w:rsidR="003066A1">
        <w:rPr>
          <w:rFonts w:ascii="Arial Nova" w:hAnsi="Arial Nova"/>
          <w:color w:val="000000" w:themeColor="text1"/>
        </w:rPr>
        <w:t>arrang</w:t>
      </w:r>
      <w:r w:rsidR="003066A1">
        <w:rPr>
          <w:rFonts w:ascii="Arial Nova" w:hAnsi="Arial Nova"/>
          <w:color w:val="000000" w:themeColor="text1"/>
        </w:rPr>
        <w:t>e</w:t>
      </w:r>
      <w:r w:rsidRPr="00DF33CF" w:rsidR="003066A1">
        <w:rPr>
          <w:rFonts w:ascii="Arial Nova" w:hAnsi="Arial Nova"/>
          <w:color w:val="000000" w:themeColor="text1"/>
        </w:rPr>
        <w:t xml:space="preserve"> </w:t>
      </w:r>
      <w:r w:rsidRPr="00DF33CF" w:rsidR="00DF33CF">
        <w:rPr>
          <w:rFonts w:ascii="Arial Nova" w:hAnsi="Arial Nova"/>
          <w:color w:val="000000" w:themeColor="text1"/>
        </w:rPr>
        <w:t xml:space="preserve">logistics, and collect </w:t>
      </w:r>
      <w:r w:rsidR="00FF65F9">
        <w:rPr>
          <w:rFonts w:ascii="Arial Nova" w:hAnsi="Arial Nova"/>
          <w:color w:val="000000" w:themeColor="text1"/>
        </w:rPr>
        <w:t xml:space="preserve">data consisting of </w:t>
      </w:r>
      <w:r w:rsidRPr="00DF33CF" w:rsidR="00DF33CF">
        <w:rPr>
          <w:rFonts w:ascii="Arial Nova" w:hAnsi="Arial Nova"/>
          <w:color w:val="000000" w:themeColor="text1"/>
        </w:rPr>
        <w:t xml:space="preserve">de-identified </w:t>
      </w:r>
      <w:r w:rsidR="00FF65F9">
        <w:rPr>
          <w:rFonts w:ascii="Arial Nova" w:hAnsi="Arial Nova"/>
          <w:color w:val="000000" w:themeColor="text1"/>
        </w:rPr>
        <w:t xml:space="preserve">examination </w:t>
      </w:r>
      <w:r w:rsidRPr="00DF33CF" w:rsidR="00DF33CF">
        <w:rPr>
          <w:rFonts w:ascii="Arial Nova" w:hAnsi="Arial Nova"/>
          <w:color w:val="000000" w:themeColor="text1"/>
        </w:rPr>
        <w:t xml:space="preserve">data and photos. CDC is funding </w:t>
      </w:r>
      <w:r w:rsidR="00EA03B5">
        <w:rPr>
          <w:rFonts w:ascii="Arial Nova" w:hAnsi="Arial Nova"/>
          <w:color w:val="000000" w:themeColor="text1"/>
        </w:rPr>
        <w:t xml:space="preserve">a national expert in dental public health surveillance to train the examiners. </w:t>
      </w:r>
      <w:r w:rsidR="009F0E94">
        <w:rPr>
          <w:rFonts w:ascii="Arial Nova" w:hAnsi="Arial Nova"/>
          <w:color w:val="000000" w:themeColor="text1"/>
        </w:rPr>
        <w:t xml:space="preserve">Finally, CDC is funding </w:t>
      </w:r>
      <w:r w:rsidRPr="00DF33CF" w:rsidR="00DF33CF">
        <w:rPr>
          <w:rFonts w:ascii="Arial Nova" w:hAnsi="Arial Nova"/>
          <w:color w:val="000000" w:themeColor="text1"/>
        </w:rPr>
        <w:t>researchers at Purdue University to develop photo</w:t>
      </w:r>
      <w:r w:rsidR="003C6BAA">
        <w:rPr>
          <w:rFonts w:ascii="Arial Nova" w:hAnsi="Arial Nova"/>
          <w:color w:val="000000" w:themeColor="text1"/>
        </w:rPr>
        <w:t>-</w:t>
      </w:r>
      <w:r w:rsidRPr="00DF33CF" w:rsidR="00DF33CF">
        <w:rPr>
          <w:rFonts w:ascii="Arial Nova" w:hAnsi="Arial Nova"/>
          <w:color w:val="000000" w:themeColor="text1"/>
        </w:rPr>
        <w:t xml:space="preserve">taking protocols and deep learning algorithms </w:t>
      </w:r>
      <w:r w:rsidR="00FF5F80">
        <w:rPr>
          <w:rFonts w:ascii="Arial Nova" w:hAnsi="Arial Nova"/>
          <w:color w:val="000000" w:themeColor="text1"/>
        </w:rPr>
        <w:t>to identify dental conditions</w:t>
      </w:r>
      <w:r w:rsidRPr="00DF33CF" w:rsidR="00DF33CF">
        <w:rPr>
          <w:rFonts w:ascii="Arial Nova" w:hAnsi="Arial Nova"/>
          <w:color w:val="000000" w:themeColor="text1"/>
        </w:rPr>
        <w:t>. All examiners</w:t>
      </w:r>
      <w:r w:rsidR="005E5AC1">
        <w:rPr>
          <w:rFonts w:ascii="Arial Nova" w:hAnsi="Arial Nova"/>
          <w:color w:val="000000" w:themeColor="text1"/>
        </w:rPr>
        <w:t>, the trainer,</w:t>
      </w:r>
      <w:r w:rsidRPr="00DF33CF" w:rsidR="00DF33CF">
        <w:rPr>
          <w:rFonts w:ascii="Arial Nova" w:hAnsi="Arial Nova"/>
          <w:color w:val="000000" w:themeColor="text1"/>
        </w:rPr>
        <w:t xml:space="preserve"> and researchers who will analyze individual-level data are </w:t>
      </w:r>
      <w:r w:rsidR="002025A1">
        <w:rPr>
          <w:rFonts w:ascii="Arial Nova" w:hAnsi="Arial Nova"/>
          <w:color w:val="000000" w:themeColor="text1"/>
        </w:rPr>
        <w:t xml:space="preserve">being </w:t>
      </w:r>
      <w:r w:rsidRPr="00DF33CF" w:rsidR="00DF33CF">
        <w:rPr>
          <w:rFonts w:ascii="Arial Nova" w:hAnsi="Arial Nova"/>
          <w:color w:val="000000" w:themeColor="text1"/>
        </w:rPr>
        <w:t xml:space="preserve">reviewed through Purdue’s Institutional Review Board (IRB). CDC is providing dental examination protocols, review of photo taking protocols, and funding. CDC has met with experts in caries, dental sealant materials, fluorosis, and dental public health surveillance to review protocols for data collection. </w:t>
      </w:r>
    </w:p>
    <w:p w:rsidR="000D6608" w:rsidP="00983A51" w14:paraId="2408B5F3" w14:textId="77777777">
      <w:pPr>
        <w:spacing w:line="276" w:lineRule="auto"/>
        <w:rPr>
          <w:rFonts w:ascii="Arial Nova" w:hAnsi="Arial Nova"/>
          <w:color w:val="000000" w:themeColor="text1"/>
        </w:rPr>
      </w:pPr>
    </w:p>
    <w:p w:rsidR="00C66F21" w:rsidRPr="00B74F3A" w:rsidP="00983A51" w14:paraId="579BD9C2" w14:textId="52C1E795">
      <w:pPr>
        <w:spacing w:line="276" w:lineRule="auto"/>
        <w:rPr>
          <w:rFonts w:ascii="Arial Nova" w:hAnsi="Arial Nova"/>
          <w:color w:val="000000" w:themeColor="text1"/>
        </w:rPr>
      </w:pPr>
      <w:r w:rsidRPr="00DF33CF">
        <w:rPr>
          <w:rFonts w:ascii="Arial Nova" w:hAnsi="Arial Nova"/>
          <w:color w:val="000000" w:themeColor="text1"/>
        </w:rPr>
        <w:t xml:space="preserve">Data collected for each student will include 1) human assessment of fluorosis severity in the 6 upper anterior teeth and caries/sealant assessment of the occlusal surfaces of the 8 permanent molars (See </w:t>
      </w:r>
      <w:r w:rsidRPr="00A218EF">
        <w:rPr>
          <w:rFonts w:ascii="Arial Nova" w:hAnsi="Arial Nova"/>
          <w:color w:val="000000" w:themeColor="text1"/>
        </w:rPr>
        <w:t>Attachment</w:t>
      </w:r>
      <w:r w:rsidRPr="00A218EF" w:rsidR="00BB34A9">
        <w:rPr>
          <w:rFonts w:ascii="Arial Nova" w:hAnsi="Arial Nova"/>
          <w:color w:val="000000" w:themeColor="text1"/>
        </w:rPr>
        <w:t xml:space="preserve"> 2</w:t>
      </w:r>
      <w:r w:rsidRPr="00A218EF" w:rsidR="00A218EF">
        <w:rPr>
          <w:rFonts w:ascii="Arial Nova" w:hAnsi="Arial Nova"/>
          <w:color w:val="000000" w:themeColor="text1"/>
        </w:rPr>
        <w:t>A</w:t>
      </w:r>
      <w:r w:rsidRPr="00A218EF">
        <w:rPr>
          <w:rFonts w:ascii="Arial Nova" w:hAnsi="Arial Nova"/>
          <w:color w:val="000000" w:themeColor="text1"/>
        </w:rPr>
        <w:t>) and 2) 9 digital photos of the upper anterior teeth acquired using an onboard smartphone camera and 24 digital photos of the occlusal surfaces of the 8 permanent molar teeth acquired using an intraoral camera (See Attachment</w:t>
      </w:r>
      <w:r w:rsidRPr="00A218EF" w:rsidR="00902F63">
        <w:rPr>
          <w:rFonts w:ascii="Arial Nova" w:hAnsi="Arial Nova"/>
          <w:color w:val="000000" w:themeColor="text1"/>
        </w:rPr>
        <w:t xml:space="preserve"> 2</w:t>
      </w:r>
      <w:r w:rsidRPr="00A218EF" w:rsidR="00A218EF">
        <w:rPr>
          <w:rFonts w:ascii="Arial Nova" w:hAnsi="Arial Nova"/>
          <w:color w:val="000000" w:themeColor="text1"/>
        </w:rPr>
        <w:t>B</w:t>
      </w:r>
      <w:r w:rsidRPr="00A218EF">
        <w:rPr>
          <w:rFonts w:ascii="Arial Nova" w:hAnsi="Arial Nova"/>
          <w:color w:val="000000" w:themeColor="text1"/>
        </w:rPr>
        <w:t>). The intraoral camera will be linked to the smartphone via Wi-Fi. Digital photos of the teeth and the completed paper screening form will be automatically saved and stored to the smartphone via a data collection app (See Attachment</w:t>
      </w:r>
      <w:r w:rsidRPr="00A218EF" w:rsidR="00E423A1">
        <w:rPr>
          <w:rFonts w:ascii="Arial Nova" w:hAnsi="Arial Nova"/>
          <w:color w:val="000000" w:themeColor="text1"/>
        </w:rPr>
        <w:t xml:space="preserve"> 2</w:t>
      </w:r>
      <w:r w:rsidRPr="00A218EF" w:rsidR="00A218EF">
        <w:rPr>
          <w:rFonts w:ascii="Arial Nova" w:hAnsi="Arial Nova"/>
          <w:color w:val="000000" w:themeColor="text1"/>
        </w:rPr>
        <w:t>C</w:t>
      </w:r>
      <w:r w:rsidRPr="00A218EF">
        <w:rPr>
          <w:rFonts w:ascii="Arial Nova" w:hAnsi="Arial Nova"/>
          <w:color w:val="000000" w:themeColor="text1"/>
        </w:rPr>
        <w:t>).</w:t>
      </w:r>
      <w:r w:rsidRPr="00DF33CF">
        <w:rPr>
          <w:rFonts w:ascii="Arial Nova" w:hAnsi="Arial Nova"/>
          <w:color w:val="000000" w:themeColor="text1"/>
        </w:rPr>
        <w:t xml:space="preserve"> After data have been collected for all students in the school, the data stored on the phone will be uploaded to a HIPAA compliant cloud storage </w:t>
      </w:r>
      <w:r w:rsidRPr="00B540AD">
        <w:rPr>
          <w:rFonts w:ascii="Arial Nova" w:hAnsi="Arial Nova"/>
          <w:color w:val="000000" w:themeColor="text1"/>
        </w:rPr>
        <w:t xml:space="preserve">that only can be accessed by examiners and </w:t>
      </w:r>
      <w:r w:rsidRPr="00B540AD" w:rsidR="0064340B">
        <w:rPr>
          <w:rFonts w:ascii="Arial Nova" w:hAnsi="Arial Nova"/>
          <w:color w:val="000000" w:themeColor="text1"/>
        </w:rPr>
        <w:t xml:space="preserve">CDC designated </w:t>
      </w:r>
      <w:r w:rsidRPr="00B540AD">
        <w:rPr>
          <w:rFonts w:ascii="Arial Nova" w:hAnsi="Arial Nova"/>
          <w:color w:val="000000" w:themeColor="text1"/>
        </w:rPr>
        <w:t xml:space="preserve">researchers. Data stored in this cloud will be secured in accordance with HIPAA. Upon completion of this project, the de-identified data will be stored on a CDC </w:t>
      </w:r>
      <w:r w:rsidRPr="00B540AD" w:rsidR="00136571">
        <w:rPr>
          <w:rFonts w:ascii="Arial Nova" w:hAnsi="Arial Nova"/>
          <w:color w:val="000000" w:themeColor="text1"/>
        </w:rPr>
        <w:t xml:space="preserve">secured </w:t>
      </w:r>
      <w:r w:rsidRPr="00B540AD">
        <w:rPr>
          <w:rFonts w:ascii="Arial Nova" w:hAnsi="Arial Nova"/>
          <w:color w:val="000000" w:themeColor="text1"/>
        </w:rPr>
        <w:t>server. CDC will retain records in accordance wit</w:t>
      </w:r>
      <w:r w:rsidRPr="00DF33CF">
        <w:rPr>
          <w:rFonts w:ascii="Arial Nova" w:hAnsi="Arial Nova"/>
          <w:color w:val="000000" w:themeColor="text1"/>
        </w:rPr>
        <w:t>h the applicable CDC records control schedule.</w:t>
      </w:r>
    </w:p>
    <w:p w:rsidR="007468F1" w:rsidRPr="00B74F3A" w:rsidP="00F06B97" w14:paraId="74D4F068" w14:textId="77777777">
      <w:pPr>
        <w:pStyle w:val="Heading2"/>
        <w:spacing w:line="276" w:lineRule="auto"/>
        <w:rPr>
          <w:rFonts w:ascii="Arial Nova" w:hAnsi="Arial Nova" w:cs="Times New Roman"/>
          <w:i/>
          <w:color w:val="auto"/>
          <w:sz w:val="24"/>
          <w:szCs w:val="24"/>
        </w:rPr>
      </w:pPr>
      <w:bookmarkStart w:id="12" w:name="_Toc329519283"/>
      <w:bookmarkStart w:id="13" w:name="_Toc1316555"/>
      <w:r w:rsidRPr="00B74F3A">
        <w:rPr>
          <w:rFonts w:ascii="Arial Nova" w:hAnsi="Arial Nova" w:cs="Times New Roman"/>
          <w:i/>
          <w:color w:val="auto"/>
          <w:sz w:val="24"/>
          <w:szCs w:val="24"/>
        </w:rPr>
        <w:t>B3. Methods to Maximize Response Rates and Deal with No Response</w:t>
      </w:r>
      <w:bookmarkEnd w:id="12"/>
      <w:bookmarkEnd w:id="13"/>
    </w:p>
    <w:p w:rsidR="00F06B97" w:rsidRPr="00094D3C" w:rsidP="1B0E6305" w14:paraId="0934C4AC" w14:textId="54123327">
      <w:pPr>
        <w:spacing w:line="276" w:lineRule="auto"/>
        <w:rPr>
          <w:rFonts w:ascii="Arial Nova" w:hAnsi="Arial Nova"/>
          <w:color w:val="000000" w:themeColor="text1"/>
        </w:rPr>
      </w:pPr>
      <w:r w:rsidRPr="001F26A8">
        <w:rPr>
          <w:rFonts w:ascii="Arial Nova" w:hAnsi="Arial Nova"/>
          <w:color w:val="000000" w:themeColor="text1"/>
        </w:rPr>
        <w:t xml:space="preserve">The Colorado Department of Public Health and Environment has administered school-based oral health screening surveys on an ongoing basis since 2003 and has maintained high response rates, </w:t>
      </w:r>
      <w:r w:rsidR="000F56AA">
        <w:rPr>
          <w:rFonts w:ascii="Arial Nova" w:hAnsi="Arial Nova"/>
          <w:color w:val="000000" w:themeColor="text1"/>
        </w:rPr>
        <w:t>ranging from 68% to 84%</w:t>
      </w:r>
      <w:r w:rsidRPr="001F26A8">
        <w:rPr>
          <w:rFonts w:ascii="Arial Nova" w:hAnsi="Arial Nova"/>
          <w:color w:val="000000" w:themeColor="text1"/>
        </w:rPr>
        <w:t xml:space="preserve">. The Colorado state oral </w:t>
      </w:r>
      <w:r w:rsidRPr="001F26A8">
        <w:rPr>
          <w:rFonts w:ascii="Arial Nova" w:hAnsi="Arial Nova"/>
          <w:color w:val="000000" w:themeColor="text1"/>
        </w:rPr>
        <w:t>health program has built long-standing collaborations with key partners such as the state Department of Education (DOE), school districts and schools and will also implement strategies to enhance buy-in and participation of this collection, such as communicating the importance and benefits of the collection to key stakeholders such as DOE, schools and parents and coordinating with schools to ensure the collection dates and logistics have minimum impact on the regular school schedule. In addition, parents/guardians of children will be provided with the screening results for their child</w:t>
      </w:r>
      <w:r w:rsidR="005C5B5E">
        <w:rPr>
          <w:rFonts w:ascii="Arial Nova" w:hAnsi="Arial Nova"/>
          <w:color w:val="000000" w:themeColor="text1"/>
        </w:rPr>
        <w:t xml:space="preserve"> (</w:t>
      </w:r>
      <w:r w:rsidRPr="008F18CB" w:rsidR="00FD7074">
        <w:rPr>
          <w:rFonts w:ascii="Arial Nova" w:hAnsi="Arial Nova"/>
          <w:color w:val="000000" w:themeColor="text1"/>
        </w:rPr>
        <w:t>Attachment 2</w:t>
      </w:r>
      <w:r w:rsidRPr="008F18CB" w:rsidR="008F18CB">
        <w:rPr>
          <w:rFonts w:ascii="Arial Nova" w:hAnsi="Arial Nova"/>
          <w:color w:val="000000" w:themeColor="text1"/>
        </w:rPr>
        <w:t>F</w:t>
      </w:r>
      <w:r w:rsidR="00FD7074">
        <w:rPr>
          <w:rFonts w:ascii="Arial Nova" w:hAnsi="Arial Nova"/>
          <w:color w:val="000000" w:themeColor="text1"/>
        </w:rPr>
        <w:t>)</w:t>
      </w:r>
      <w:r w:rsidRPr="001F26A8">
        <w:rPr>
          <w:rFonts w:ascii="Arial Nova" w:hAnsi="Arial Nova"/>
          <w:color w:val="000000" w:themeColor="text1"/>
        </w:rPr>
        <w:t>, whether child needs to visit the dentist for unmet treatment needs, and a list of dentists who accept Medicaid.</w:t>
      </w:r>
      <w:r w:rsidRPr="1B0E6305" w:rsidR="001B7F07">
        <w:rPr>
          <w:rFonts w:ascii="Arial Nova" w:hAnsi="Arial Nova"/>
          <w:color w:val="000000" w:themeColor="text1"/>
        </w:rPr>
        <w:t> </w:t>
      </w:r>
    </w:p>
    <w:p w:rsidR="007468F1" w:rsidRPr="00B74F3A" w:rsidP="00F06B97" w14:paraId="31C52410" w14:textId="77777777">
      <w:pPr>
        <w:pStyle w:val="Heading2"/>
        <w:spacing w:line="276" w:lineRule="auto"/>
        <w:rPr>
          <w:rFonts w:ascii="Arial Nova" w:hAnsi="Arial Nova" w:cs="Times New Roman"/>
          <w:i/>
          <w:color w:val="auto"/>
          <w:sz w:val="24"/>
          <w:szCs w:val="24"/>
        </w:rPr>
      </w:pPr>
      <w:bookmarkStart w:id="14" w:name="_Toc329519284"/>
      <w:bookmarkStart w:id="15" w:name="_Toc1316556"/>
      <w:r w:rsidRPr="00B74F3A">
        <w:rPr>
          <w:rFonts w:ascii="Arial Nova" w:hAnsi="Arial Nova" w:cs="Times New Roman"/>
          <w:i/>
          <w:color w:val="auto"/>
          <w:sz w:val="24"/>
          <w:szCs w:val="24"/>
        </w:rPr>
        <w:t>B4. Tests of Procedures or Methods to be Undertaken</w:t>
      </w:r>
      <w:bookmarkEnd w:id="14"/>
      <w:bookmarkEnd w:id="15"/>
    </w:p>
    <w:p w:rsidR="00A948C1" w:rsidRPr="00A948C1" w:rsidP="00A948C1" w14:paraId="532C642D" w14:textId="012320E8">
      <w:pPr>
        <w:spacing w:line="276" w:lineRule="auto"/>
        <w:rPr>
          <w:rFonts w:ascii="Arial Nova" w:hAnsi="Arial Nova"/>
          <w:color w:val="000000" w:themeColor="text1"/>
        </w:rPr>
      </w:pPr>
      <w:r w:rsidRPr="00A948C1">
        <w:rPr>
          <w:rFonts w:ascii="Arial Nova" w:hAnsi="Arial Nova"/>
          <w:color w:val="000000" w:themeColor="text1"/>
        </w:rPr>
        <w:t xml:space="preserve">Trained and calibrated dental examiners in this project will use the same </w:t>
      </w:r>
      <w:r w:rsidR="00272AA0">
        <w:rPr>
          <w:rFonts w:ascii="Arial Nova" w:hAnsi="Arial Nova"/>
          <w:color w:val="000000" w:themeColor="text1"/>
        </w:rPr>
        <w:t>diagnostic criteria to identify</w:t>
      </w:r>
      <w:r w:rsidRPr="00A948C1">
        <w:rPr>
          <w:rFonts w:ascii="Arial Nova" w:hAnsi="Arial Nova"/>
          <w:color w:val="000000" w:themeColor="text1"/>
        </w:rPr>
        <w:t xml:space="preserve"> caries, sealants, and fluorosis as that used by the National Health and Nutrition Examination Survey (NHANES). The NHANES oral health examination protocol has been rigorously tested for validity and reliability and has collected data on these three dental conditions since 1999 </w:t>
      </w:r>
      <w:r w:rsidRPr="00A948C1">
        <w:rPr>
          <w:rFonts w:ascii="Arial Nova" w:hAnsi="Arial Nova"/>
          <w:color w:val="000000" w:themeColor="text1"/>
        </w:rPr>
        <w:fldChar w:fldCharType="begin">
          <w:fldData xml:space="preserve">PEVuZE5vdGU+PENpdGU+PEF1dGhvcj5DZW50ZXJzIGZvciBEaXNlYXNlIENvbnRyb2wgYW5kIFBy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</w:fldData>
        </w:fldChar>
      </w:r>
      <w:r w:rsidRPr="00A948C1">
        <w:rPr>
          <w:rFonts w:ascii="Arial Nova" w:hAnsi="Arial Nova"/>
          <w:color w:val="000000" w:themeColor="text1"/>
        </w:rPr>
        <w:instrText xml:space="preserve"> ADDIN EN.CITE </w:instrText>
      </w:r>
      <w:r w:rsidRPr="00A948C1">
        <w:rPr>
          <w:rFonts w:ascii="Arial Nova" w:hAnsi="Arial Nova"/>
          <w:color w:val="000000" w:themeColor="text1"/>
        </w:rPr>
        <w:fldChar w:fldCharType="begin">
          <w:fldData xml:space="preserve">PEVuZE5vdGU+PENpdGU+PEF1dGhvcj5DZW50ZXJzIGZvciBEaXNlYXNlIENvbnRyb2wgYW5kIFBy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</w:fldData>
        </w:fldChar>
      </w:r>
      <w:r w:rsidRPr="00A948C1">
        <w:rPr>
          <w:rFonts w:ascii="Arial Nova" w:hAnsi="Arial Nova"/>
          <w:color w:val="000000" w:themeColor="text1"/>
        </w:rPr>
        <w:instrText xml:space="preserve"> ADDIN EN.CITE.DATA </w:instrText>
      </w:r>
      <w:r w:rsidRPr="00A948C1">
        <w:rPr>
          <w:rFonts w:ascii="Arial Nova" w:hAnsi="Arial Nova"/>
          <w:color w:val="000000" w:themeColor="text1"/>
        </w:rPr>
        <w:fldChar w:fldCharType="separate"/>
      </w:r>
      <w:r w:rsidRPr="00A948C1">
        <w:rPr>
          <w:rFonts w:ascii="Arial Nova" w:hAnsi="Arial Nova"/>
          <w:color w:val="000000" w:themeColor="text1"/>
        </w:rPr>
        <w:fldChar w:fldCharType="end"/>
      </w:r>
      <w:r w:rsidRPr="00A948C1">
        <w:rPr>
          <w:rFonts w:ascii="Arial Nova" w:hAnsi="Arial Nova"/>
          <w:color w:val="000000" w:themeColor="text1"/>
        </w:rPr>
        <w:fldChar w:fldCharType="separate"/>
      </w:r>
      <w:r w:rsidRPr="00A948C1">
        <w:rPr>
          <w:rFonts w:ascii="Arial Nova" w:hAnsi="Arial Nova"/>
          <w:color w:val="000000" w:themeColor="text1"/>
        </w:rPr>
        <w:t>(</w:t>
      </w:r>
      <w:hyperlink w:anchor="_ENREF_2" w:tooltip="Centers for Disease Control and Prevention, 2016 #13" w:history="1">
        <w:r w:rsidRPr="00A948C1">
          <w:rPr>
            <w:rFonts w:ascii="Arial Nova" w:hAnsi="Arial Nova"/>
            <w:color w:val="000000" w:themeColor="text1"/>
          </w:rPr>
          <w:t>Centers for Disease Control and Prevention 2016</w:t>
        </w:r>
      </w:hyperlink>
      <w:r w:rsidRPr="00A948C1">
        <w:rPr>
          <w:rFonts w:ascii="Arial Nova" w:hAnsi="Arial Nova"/>
          <w:color w:val="000000" w:themeColor="text1"/>
        </w:rPr>
        <w:t xml:space="preserve">; </w:t>
      </w:r>
      <w:hyperlink w:anchor="_ENREF_5" w:tooltip="Dye, 2019 #12" w:history="1">
        <w:r w:rsidRPr="00A948C1">
          <w:rPr>
            <w:rFonts w:ascii="Arial Nova" w:hAnsi="Arial Nova"/>
            <w:color w:val="000000" w:themeColor="text1"/>
          </w:rPr>
          <w:t>Dye et al. 2019</w:t>
        </w:r>
      </w:hyperlink>
      <w:r w:rsidRPr="00A948C1">
        <w:rPr>
          <w:rFonts w:ascii="Arial Nova" w:hAnsi="Arial Nova"/>
          <w:color w:val="000000" w:themeColor="text1"/>
        </w:rPr>
        <w:t>)</w:t>
      </w:r>
      <w:r w:rsidRPr="00A948C1">
        <w:rPr>
          <w:rFonts w:ascii="Arial Nova" w:hAnsi="Arial Nova"/>
          <w:color w:val="000000" w:themeColor="text1"/>
        </w:rPr>
        <w:fldChar w:fldCharType="end"/>
      </w:r>
      <w:r w:rsidRPr="00A948C1">
        <w:rPr>
          <w:rFonts w:ascii="Arial Nova" w:hAnsi="Arial Nova"/>
          <w:color w:val="000000" w:themeColor="text1"/>
        </w:rPr>
        <w:t xml:space="preserve">. Colorado examiners will undergo three days of training by a reference examiner prior to data collection. </w:t>
      </w:r>
    </w:p>
    <w:p w:rsidR="003C4A4E" w:rsidP="00A948C1" w14:paraId="6B9EA2C1" w14:textId="77777777">
      <w:pPr>
        <w:spacing w:line="276" w:lineRule="auto"/>
        <w:rPr>
          <w:rFonts w:ascii="Arial Nova" w:hAnsi="Arial Nova"/>
          <w:color w:val="000000" w:themeColor="text1"/>
        </w:rPr>
      </w:pPr>
    </w:p>
    <w:p w:rsidR="00A948C1" w:rsidRPr="00A948C1" w:rsidP="00A948C1" w14:paraId="690BEA3D" w14:textId="4B6E9032">
      <w:pPr>
        <w:spacing w:line="276" w:lineRule="auto"/>
        <w:rPr>
          <w:rFonts w:ascii="Arial Nova" w:hAnsi="Arial Nova"/>
          <w:color w:val="000000" w:themeColor="text1"/>
        </w:rPr>
      </w:pPr>
      <w:r w:rsidRPr="00A948C1">
        <w:rPr>
          <w:rFonts w:ascii="Arial Nova" w:hAnsi="Arial Nova"/>
          <w:color w:val="000000" w:themeColor="text1"/>
        </w:rPr>
        <w:t xml:space="preserve">The photo taking protocols for dental examination closely resemble general photography using smartphone cameras, but they are specifically designed to assist dental examiners and non-dental professionals in obtaining high-quality and standardized photos. The fluorosis assessment protocol enables acquisition of photos of the upper anterior teeth, using an onboard smartphone camera, independent of devices and light conditions. The caries/sealant assessment protocol allows for obtaining detailed photos of the occlusal surfaces of the molars, using an intra-oral camera. </w:t>
      </w:r>
    </w:p>
    <w:p w:rsidR="003C4A4E" w:rsidP="00A948C1" w14:paraId="017C5D6E" w14:textId="77777777">
      <w:pPr>
        <w:spacing w:line="276" w:lineRule="auto"/>
        <w:rPr>
          <w:rFonts w:ascii="Arial Nova" w:hAnsi="Arial Nova"/>
          <w:color w:val="000000" w:themeColor="text1"/>
        </w:rPr>
      </w:pPr>
    </w:p>
    <w:p w:rsidR="00A948C1" w:rsidRPr="00A948C1" w:rsidP="00A948C1" w14:paraId="0926027A" w14:textId="641454F2">
      <w:pPr>
        <w:spacing w:line="276" w:lineRule="auto"/>
        <w:rPr>
          <w:rFonts w:ascii="Arial Nova" w:hAnsi="Arial Nova"/>
          <w:color w:val="000000" w:themeColor="text1"/>
        </w:rPr>
      </w:pPr>
      <w:r w:rsidRPr="00A948C1">
        <w:rPr>
          <w:rFonts w:ascii="Arial Nova" w:hAnsi="Arial Nova"/>
          <w:color w:val="000000" w:themeColor="text1"/>
        </w:rPr>
        <w:t xml:space="preserve">The deep learning algorithms will be developed and trained to detect caries, sealant presence, and the severity of fluorosis in a fully automated and interpretable manner. The algorithms will be carefully designed to minimize bias and account for confounding factors often associated with human examiners. For the fluorosis assessment, the learning algorithm will consist of three modules: color correction, tooth segmentation, and classification. It will be trained to assess the severity of fluorosis in the upper anterior teeth. The caries/sealant assessment algorithm will consist of two modules: tooth segmentation and classification, aimed at detecting caries and sealant presence. To ensure robustness and accuracy, the algorithms will be trained on separate datasets for both training and validation purposes. The performance evaluation of the algorithms will involve comparing outcomes with that of expert human examiners, considered as the gold standard. </w:t>
      </w:r>
    </w:p>
    <w:p w:rsidR="00E45095" w:rsidP="00A948C1" w14:paraId="6A5662A2" w14:textId="77777777">
      <w:pPr>
        <w:spacing w:line="276" w:lineRule="auto"/>
        <w:rPr>
          <w:rFonts w:ascii="Arial Nova" w:hAnsi="Arial Nova"/>
          <w:color w:val="000000" w:themeColor="text1"/>
        </w:rPr>
      </w:pPr>
    </w:p>
    <w:p w:rsidR="00A948C1" w:rsidRPr="00A948C1" w:rsidP="00A948C1" w14:paraId="1239AD68" w14:textId="528C4596">
      <w:pPr>
        <w:spacing w:line="276" w:lineRule="auto"/>
        <w:rPr>
          <w:rFonts w:ascii="Arial Nova" w:hAnsi="Arial Nova"/>
          <w:color w:val="000000" w:themeColor="text1"/>
        </w:rPr>
      </w:pPr>
      <w:r w:rsidRPr="00A948C1">
        <w:rPr>
          <w:rFonts w:ascii="Arial Nova" w:hAnsi="Arial Nova"/>
          <w:color w:val="000000" w:themeColor="text1"/>
        </w:rPr>
        <w:t xml:space="preserve">CDC consulted with experts in caries, dental sealant materials, fluorosis, and dental public health surveillance to review the data collection procedures. </w:t>
      </w:r>
    </w:p>
    <w:p w:rsidR="00B43A7E" w:rsidRPr="00D920A6" w:rsidP="00D920A6" w14:paraId="55191431" w14:textId="4ECABFC9">
      <w:pPr>
        <w:rPr>
          <w:rFonts w:ascii="Arial Nova" w:hAnsi="Arial Nova"/>
        </w:rPr>
      </w:pPr>
    </w:p>
    <w:p w:rsidR="00B43A7E" w:rsidRPr="007964EC" w:rsidP="007964EC" w14:paraId="16EDA739" w14:textId="1C31529C">
      <w:pPr>
        <w:pStyle w:val="Heading2"/>
        <w:spacing w:line="276" w:lineRule="auto"/>
        <w:rPr>
          <w:rFonts w:ascii="Arial Nova" w:hAnsi="Arial Nova" w:cs="Times New Roman"/>
          <w:i/>
          <w:color w:val="auto"/>
          <w:sz w:val="24"/>
          <w:szCs w:val="24"/>
        </w:rPr>
      </w:pPr>
      <w:bookmarkStart w:id="16" w:name="_Toc329519285"/>
      <w:bookmarkStart w:id="17" w:name="_Toc1316557"/>
      <w:r w:rsidRPr="00B74F3A">
        <w:rPr>
          <w:rFonts w:ascii="Arial Nova" w:hAnsi="Arial Nova" w:cs="Times New Roman"/>
          <w:i/>
          <w:color w:val="auto"/>
          <w:sz w:val="24"/>
          <w:szCs w:val="24"/>
        </w:rPr>
        <w:t>B5. Individuals Consulted on Statistical Aspects and Individuals Collecting and/or Analyzing Data</w:t>
      </w:r>
      <w:bookmarkEnd w:id="16"/>
      <w:bookmarkEnd w:id="17"/>
    </w:p>
    <w:p w:rsidR="00A8749B" w:rsidRPr="00A31D5D" w:rsidP="00A31D5D" w14:paraId="546E21D7" w14:textId="77777777">
      <w:pPr>
        <w:spacing w:line="276" w:lineRule="auto"/>
        <w:rPr>
          <w:rFonts w:ascii="Arial Nova" w:hAnsi="Arial Nova"/>
          <w:color w:val="000000" w:themeColor="text1"/>
        </w:rPr>
      </w:pPr>
      <w:r w:rsidRPr="00A31D5D">
        <w:rPr>
          <w:rFonts w:ascii="Arial Nova" w:hAnsi="Arial Nova"/>
          <w:color w:val="000000" w:themeColor="text1"/>
        </w:rPr>
        <w:t xml:space="preserve">Using digital images taken under field conditions to assess caries, sealants, and fluorosis is a novel approach. Six national experts in the areas of cariology, fluorosis, and dental public health surveillance have reviewed and provided input on the photo taking protocols.   </w:t>
      </w:r>
    </w:p>
    <w:p w:rsidR="00A8749B" w:rsidRPr="00E95D32" w:rsidP="00A8749B" w14:paraId="2015183D" w14:textId="77777777">
      <w:pPr>
        <w:tabs>
          <w:tab w:val="left" w:pos="2310"/>
        </w:tabs>
        <w:rPr>
          <w:rFonts w:ascii="Arial" w:hAnsi="Arial" w:cs="Arial"/>
        </w:rPr>
      </w:pPr>
    </w:p>
    <w:p w:rsidR="00A8749B" w:rsidRPr="00557FFC" w:rsidP="00A8749B" w14:paraId="644F9B8C" w14:textId="77777777">
      <w:pPr>
        <w:tabs>
          <w:tab w:val="left" w:pos="2310"/>
        </w:tabs>
        <w:rPr>
          <w:rFonts w:ascii="Arial Nova" w:hAnsi="Arial Nova" w:cs="Arial"/>
          <w:b/>
        </w:rPr>
      </w:pPr>
      <w:r w:rsidRPr="00557FFC">
        <w:rPr>
          <w:rFonts w:ascii="Arial Nova" w:hAnsi="Arial Nova" w:cs="Arial"/>
          <w:b/>
        </w:rPr>
        <w:t>Table: Individuals Consulted on Data Collection/Statistical Analysis</w:t>
      </w:r>
    </w:p>
    <w:tbl>
      <w:tblPr>
        <w:tblStyle w:val="TableGrid"/>
        <w:tblCaption w:val="Table Template, B5 "/>
        <w:tblDescription w:val="Table Template, B5 "/>
        <w:tblW w:w="0" w:type="auto"/>
        <w:tblLook w:val="04A0"/>
      </w:tblPr>
      <w:tblGrid>
        <w:gridCol w:w="1664"/>
        <w:gridCol w:w="2786"/>
        <w:gridCol w:w="3312"/>
        <w:gridCol w:w="1588"/>
      </w:tblGrid>
      <w:tr w14:paraId="23CD3108" w14:textId="77777777" w:rsidTr="00845916">
        <w:tblPrEx>
          <w:tblW w:w="0" w:type="auto"/>
          <w:tblLook w:val="04A0"/>
        </w:tblPrEx>
        <w:trPr>
          <w:trHeight w:val="395"/>
          <w:tblHeader/>
        </w:trPr>
        <w:tc>
          <w:tcPr>
            <w:tcW w:w="1823" w:type="dxa"/>
          </w:tcPr>
          <w:p w:rsidR="00A8749B" w:rsidRPr="00557FFC" w:rsidP="002C7C99" w14:paraId="5D0F3D53" w14:textId="77777777">
            <w:pPr>
              <w:spacing w:line="276" w:lineRule="auto"/>
              <w:rPr>
                <w:rFonts w:ascii="Arial Nova" w:hAnsi="Arial Nova" w:cs="Arial"/>
                <w:b/>
              </w:rPr>
            </w:pPr>
            <w:r w:rsidRPr="00557FFC">
              <w:rPr>
                <w:rFonts w:ascii="Arial Nova" w:hAnsi="Arial Nova" w:cs="Arial"/>
                <w:b/>
              </w:rPr>
              <w:t>Name</w:t>
            </w:r>
          </w:p>
        </w:tc>
        <w:tc>
          <w:tcPr>
            <w:tcW w:w="3392" w:type="dxa"/>
          </w:tcPr>
          <w:p w:rsidR="00A8749B" w:rsidRPr="00557FFC" w:rsidP="002C7C99" w14:paraId="2CB06F79" w14:textId="77777777">
            <w:pPr>
              <w:spacing w:line="276" w:lineRule="auto"/>
              <w:jc w:val="center"/>
              <w:rPr>
                <w:rFonts w:ascii="Arial Nova" w:hAnsi="Arial Nova" w:cs="Arial"/>
                <w:b/>
              </w:rPr>
            </w:pPr>
            <w:r w:rsidRPr="00557FFC">
              <w:rPr>
                <w:rFonts w:ascii="Arial Nova" w:hAnsi="Arial Nova" w:cs="Arial"/>
                <w:b/>
              </w:rPr>
              <w:t>Title</w:t>
            </w:r>
          </w:p>
        </w:tc>
        <w:tc>
          <w:tcPr>
            <w:tcW w:w="2487" w:type="dxa"/>
          </w:tcPr>
          <w:p w:rsidR="00A8749B" w:rsidRPr="00557FFC" w:rsidP="002C7C99" w14:paraId="07B13207" w14:textId="77777777">
            <w:pPr>
              <w:spacing w:line="276" w:lineRule="auto"/>
              <w:jc w:val="center"/>
              <w:rPr>
                <w:rFonts w:ascii="Arial Nova" w:hAnsi="Arial Nova" w:cs="Arial"/>
                <w:b/>
              </w:rPr>
            </w:pPr>
            <w:r w:rsidRPr="00557FFC">
              <w:rPr>
                <w:rFonts w:ascii="Arial Nova" w:hAnsi="Arial Nova" w:cs="Arial"/>
                <w:b/>
              </w:rPr>
              <w:t>Contact Information</w:t>
            </w:r>
          </w:p>
        </w:tc>
        <w:tc>
          <w:tcPr>
            <w:tcW w:w="1648" w:type="dxa"/>
          </w:tcPr>
          <w:p w:rsidR="00A8749B" w:rsidRPr="00557FFC" w:rsidP="002C7C99" w14:paraId="33D8EB72" w14:textId="77777777">
            <w:pPr>
              <w:spacing w:line="276" w:lineRule="auto"/>
              <w:jc w:val="center"/>
              <w:rPr>
                <w:rFonts w:ascii="Arial Nova" w:hAnsi="Arial Nova" w:cs="Arial"/>
                <w:b/>
              </w:rPr>
            </w:pPr>
            <w:r w:rsidRPr="00557FFC">
              <w:rPr>
                <w:rFonts w:ascii="Arial Nova" w:hAnsi="Arial Nova" w:cs="Arial"/>
                <w:b/>
              </w:rPr>
              <w:t>Role</w:t>
            </w:r>
          </w:p>
        </w:tc>
      </w:tr>
      <w:tr w14:paraId="7C29583E" w14:textId="77777777" w:rsidTr="00845916">
        <w:tblPrEx>
          <w:tblW w:w="0" w:type="auto"/>
          <w:tblLook w:val="04A0"/>
        </w:tblPrEx>
        <w:tc>
          <w:tcPr>
            <w:tcW w:w="1823" w:type="dxa"/>
          </w:tcPr>
          <w:p w:rsidR="00A8749B" w:rsidRPr="00557FFC" w:rsidP="002C7C99" w14:paraId="11DED7BA" w14:textId="77777777">
            <w:pPr>
              <w:spacing w:line="276" w:lineRule="auto"/>
              <w:rPr>
                <w:rFonts w:ascii="Arial Nova" w:hAnsi="Arial Nova" w:cs="Arial"/>
              </w:rPr>
            </w:pPr>
            <w:r w:rsidRPr="00557FFC">
              <w:rPr>
                <w:rFonts w:ascii="Arial Nova" w:hAnsi="Arial Nova" w:cs="Arial"/>
              </w:rPr>
              <w:t>Dr. Margherita Fontana</w:t>
            </w:r>
          </w:p>
          <w:p w:rsidR="00A8749B" w:rsidRPr="00557FFC" w:rsidP="002C7C99" w14:paraId="2D06A98D" w14:textId="77777777">
            <w:pPr>
              <w:spacing w:line="276" w:lineRule="auto"/>
              <w:rPr>
                <w:rFonts w:ascii="Arial Nova" w:hAnsi="Arial Nova" w:cs="Arial"/>
              </w:rPr>
            </w:pPr>
          </w:p>
        </w:tc>
        <w:tc>
          <w:tcPr>
            <w:tcW w:w="3392" w:type="dxa"/>
          </w:tcPr>
          <w:p w:rsidR="00A8749B" w:rsidRPr="00557FFC" w:rsidP="002C7C99" w14:paraId="73A35BCA" w14:textId="77777777">
            <w:pPr>
              <w:jc w:val="center"/>
              <w:rPr>
                <w:rFonts w:ascii="Arial Nova" w:hAnsi="Arial Nova" w:cs="Arial"/>
              </w:rPr>
            </w:pPr>
            <w:r w:rsidRPr="00557FFC">
              <w:rPr>
                <w:rFonts w:ascii="Arial Nova" w:hAnsi="Arial Nova" w:cs="Arial"/>
              </w:rPr>
              <w:t>Clifford Nelson Endowed Professor and Professor of Dentistry</w:t>
            </w:r>
            <w:r w:rsidRPr="00557FFC">
              <w:rPr>
                <w:rFonts w:ascii="Arial Nova" w:hAnsi="Arial Nova" w:cs="Arial"/>
              </w:rPr>
              <w:br/>
              <w:t>Director, Global Initiatives Program in Oral and Craniofacial Health, University of Michigan</w:t>
            </w:r>
          </w:p>
        </w:tc>
        <w:tc>
          <w:tcPr>
            <w:tcW w:w="2487" w:type="dxa"/>
          </w:tcPr>
          <w:p w:rsidR="00A8749B" w:rsidRPr="00557FFC" w:rsidP="002C7C99" w14:paraId="5D053EDB" w14:textId="77777777">
            <w:pPr>
              <w:jc w:val="center"/>
              <w:rPr>
                <w:rFonts w:ascii="Arial Nova" w:hAnsi="Arial Nova" w:cs="Arial"/>
              </w:rPr>
            </w:pPr>
            <w:r w:rsidRPr="00557FFC">
              <w:rPr>
                <w:rFonts w:ascii="Arial Nova" w:hAnsi="Arial Nova" w:cs="Arial"/>
              </w:rPr>
              <w:t xml:space="preserve">Email: </w:t>
            </w:r>
          </w:p>
          <w:p w:rsidR="00A8749B" w:rsidRPr="00557FFC" w:rsidP="002C7C99" w14:paraId="2D4935BF" w14:textId="77777777">
            <w:pPr>
              <w:jc w:val="center"/>
              <w:rPr>
                <w:rFonts w:ascii="Arial Nova" w:hAnsi="Arial Nova" w:cs="Arial"/>
              </w:rPr>
            </w:pPr>
            <w:hyperlink r:id="rId15" w:history="1">
              <w:r w:rsidRPr="00557FFC">
                <w:rPr>
                  <w:rStyle w:val="Hyperlink"/>
                  <w:rFonts w:ascii="Arial Nova" w:hAnsi="Arial Nova" w:cs="Arial"/>
                </w:rPr>
                <w:t>mfontan@umich.edu</w:t>
              </w:r>
            </w:hyperlink>
          </w:p>
          <w:p w:rsidR="00A8749B" w:rsidRPr="00557FFC" w:rsidP="002C7C99" w14:paraId="6C9FA039" w14:textId="77777777">
            <w:pPr>
              <w:jc w:val="center"/>
              <w:rPr>
                <w:rFonts w:ascii="Arial Nova" w:hAnsi="Arial Nova" w:cs="Arial"/>
              </w:rPr>
            </w:pPr>
            <w:r w:rsidRPr="00557FFC">
              <w:rPr>
                <w:rFonts w:ascii="Arial Nova" w:hAnsi="Arial Nova" w:cs="Arial"/>
              </w:rPr>
              <w:t>Phone: (734) 647-1225</w:t>
            </w:r>
          </w:p>
          <w:p w:rsidR="00A8749B" w:rsidRPr="00557FFC" w:rsidP="002C7C99" w14:paraId="42D2A19E" w14:textId="77777777">
            <w:pPr>
              <w:rPr>
                <w:rFonts w:ascii="Arial Nova" w:hAnsi="Arial Nova" w:cs="Arial"/>
              </w:rPr>
            </w:pPr>
          </w:p>
        </w:tc>
        <w:tc>
          <w:tcPr>
            <w:tcW w:w="1648" w:type="dxa"/>
          </w:tcPr>
          <w:p w:rsidR="00A8749B" w:rsidRPr="00557FFC" w:rsidP="002C7C99" w14:paraId="258F0E6E" w14:textId="77777777">
            <w:pPr>
              <w:spacing w:line="276" w:lineRule="auto"/>
              <w:jc w:val="center"/>
              <w:rPr>
                <w:rFonts w:ascii="Arial Nova" w:hAnsi="Arial Nova" w:cs="Arial"/>
              </w:rPr>
            </w:pPr>
            <w:r w:rsidRPr="00557FFC">
              <w:rPr>
                <w:rFonts w:ascii="Arial Nova" w:hAnsi="Arial Nova" w:cs="Arial"/>
              </w:rPr>
              <w:t>Caries and sealant material consultant</w:t>
            </w:r>
          </w:p>
        </w:tc>
      </w:tr>
      <w:tr w14:paraId="453CD30D" w14:textId="77777777" w:rsidTr="00845916">
        <w:tblPrEx>
          <w:tblW w:w="0" w:type="auto"/>
          <w:tblLook w:val="04A0"/>
        </w:tblPrEx>
        <w:tc>
          <w:tcPr>
            <w:tcW w:w="1823" w:type="dxa"/>
          </w:tcPr>
          <w:p w:rsidR="00A8749B" w:rsidRPr="00557FFC" w:rsidP="002C7C99" w14:paraId="592B2AE6" w14:textId="77777777">
            <w:pPr>
              <w:spacing w:line="276" w:lineRule="auto"/>
              <w:rPr>
                <w:rFonts w:ascii="Arial Nova" w:hAnsi="Arial Nova" w:cs="Arial"/>
              </w:rPr>
            </w:pPr>
            <w:r w:rsidRPr="00557FFC">
              <w:rPr>
                <w:rFonts w:ascii="Arial Nova" w:hAnsi="Arial Nova" w:cs="Arial"/>
              </w:rPr>
              <w:t>Dr. Steven Levy</w:t>
            </w:r>
          </w:p>
        </w:tc>
        <w:tc>
          <w:tcPr>
            <w:tcW w:w="3392" w:type="dxa"/>
          </w:tcPr>
          <w:p w:rsidR="00A8749B" w:rsidRPr="00557FFC" w:rsidP="002C7C99" w14:paraId="68199471" w14:textId="77777777">
            <w:pPr>
              <w:jc w:val="center"/>
              <w:rPr>
                <w:rFonts w:ascii="Arial Nova" w:hAnsi="Arial Nova" w:cs="Arial"/>
              </w:rPr>
            </w:pPr>
            <w:r w:rsidRPr="00557FFC">
              <w:rPr>
                <w:rFonts w:ascii="Arial Nova" w:hAnsi="Arial Nova" w:cs="Arial"/>
              </w:rPr>
              <w:t>Wright-Bush-</w:t>
            </w:r>
            <w:r w:rsidRPr="00557FFC">
              <w:rPr>
                <w:rFonts w:ascii="Arial Nova" w:hAnsi="Arial Nova" w:cs="Arial"/>
              </w:rPr>
              <w:t>Shreves</w:t>
            </w:r>
            <w:r w:rsidRPr="00557FFC">
              <w:rPr>
                <w:rFonts w:ascii="Arial Nova" w:hAnsi="Arial Nova" w:cs="Arial"/>
              </w:rPr>
              <w:t xml:space="preserve"> Endowed Professor of Research, University of Iowa</w:t>
            </w:r>
          </w:p>
        </w:tc>
        <w:tc>
          <w:tcPr>
            <w:tcW w:w="2487" w:type="dxa"/>
          </w:tcPr>
          <w:p w:rsidR="00A8749B" w:rsidRPr="00557FFC" w:rsidP="002C7C99" w14:paraId="3860998E" w14:textId="77777777">
            <w:pPr>
              <w:jc w:val="center"/>
              <w:rPr>
                <w:rFonts w:ascii="Arial Nova" w:hAnsi="Arial Nova" w:cs="Arial"/>
              </w:rPr>
            </w:pPr>
            <w:r w:rsidRPr="00557FFC">
              <w:rPr>
                <w:rFonts w:ascii="Arial Nova" w:hAnsi="Arial Nova" w:cs="Arial"/>
              </w:rPr>
              <w:t>Email:</w:t>
            </w:r>
          </w:p>
          <w:p w:rsidR="00A8749B" w:rsidRPr="00557FFC" w:rsidP="002C7C99" w14:paraId="6CEFA2A4" w14:textId="77777777">
            <w:pPr>
              <w:jc w:val="center"/>
              <w:rPr>
                <w:rFonts w:ascii="Arial Nova" w:hAnsi="Arial Nova" w:cs="Arial"/>
              </w:rPr>
            </w:pPr>
            <w:hyperlink r:id="rId16" w:history="1">
              <w:r w:rsidRPr="00557FFC">
                <w:rPr>
                  <w:rStyle w:val="Hyperlink"/>
                  <w:rFonts w:ascii="Arial Nova" w:hAnsi="Arial Nova" w:cs="Arial"/>
                </w:rPr>
                <w:t>Steven-levy@uiowa.edu</w:t>
              </w:r>
            </w:hyperlink>
          </w:p>
          <w:p w:rsidR="00A8749B" w:rsidRPr="00557FFC" w:rsidP="002C7C99" w14:paraId="403F6769" w14:textId="77777777">
            <w:pPr>
              <w:jc w:val="center"/>
              <w:rPr>
                <w:rFonts w:ascii="Arial Nova" w:hAnsi="Arial Nova" w:cs="Arial"/>
              </w:rPr>
            </w:pPr>
            <w:r w:rsidRPr="00557FFC">
              <w:rPr>
                <w:rFonts w:ascii="Arial Nova" w:hAnsi="Arial Nova" w:cs="Arial"/>
              </w:rPr>
              <w:t>Phone:</w:t>
            </w:r>
            <w:r w:rsidRPr="00557FFC">
              <w:rPr>
                <w:rFonts w:ascii="Arial Nova" w:hAnsi="Arial Nova"/>
              </w:rPr>
              <w:t xml:space="preserve"> </w:t>
            </w:r>
            <w:r w:rsidRPr="00557FFC">
              <w:rPr>
                <w:rFonts w:ascii="Arial Nova" w:hAnsi="Arial Nova" w:cs="Arial"/>
              </w:rPr>
              <w:t>(319) 335-7185</w:t>
            </w:r>
          </w:p>
          <w:p w:rsidR="00A8749B" w:rsidRPr="00557FFC" w:rsidP="002C7C99" w14:paraId="5B6F0E78" w14:textId="77777777">
            <w:pPr>
              <w:jc w:val="center"/>
              <w:rPr>
                <w:rFonts w:ascii="Arial Nova" w:hAnsi="Arial Nova" w:cs="Arial"/>
              </w:rPr>
            </w:pPr>
          </w:p>
        </w:tc>
        <w:tc>
          <w:tcPr>
            <w:tcW w:w="1648" w:type="dxa"/>
          </w:tcPr>
          <w:p w:rsidR="00A8749B" w:rsidRPr="00557FFC" w:rsidP="002C7C99" w14:paraId="4E8AFDF1" w14:textId="77777777">
            <w:pPr>
              <w:spacing w:line="276" w:lineRule="auto"/>
              <w:jc w:val="center"/>
              <w:rPr>
                <w:rFonts w:ascii="Arial Nova" w:hAnsi="Arial Nova" w:cs="Arial"/>
              </w:rPr>
            </w:pPr>
            <w:r w:rsidRPr="00557FFC">
              <w:rPr>
                <w:rFonts w:ascii="Arial Nova" w:hAnsi="Arial Nova" w:cs="Arial"/>
              </w:rPr>
              <w:t>Caries, sealant material, and fluorosis consultant</w:t>
            </w:r>
          </w:p>
        </w:tc>
      </w:tr>
      <w:tr w14:paraId="04D47B4E" w14:textId="77777777" w:rsidTr="00845916">
        <w:tblPrEx>
          <w:tblW w:w="0" w:type="auto"/>
          <w:tblLook w:val="04A0"/>
        </w:tblPrEx>
        <w:tc>
          <w:tcPr>
            <w:tcW w:w="1823" w:type="dxa"/>
          </w:tcPr>
          <w:p w:rsidR="00A8749B" w:rsidRPr="00557FFC" w:rsidP="002C7C99" w14:paraId="49798505" w14:textId="77777777">
            <w:pPr>
              <w:spacing w:line="276" w:lineRule="auto"/>
              <w:rPr>
                <w:rFonts w:ascii="Arial Nova" w:hAnsi="Arial Nova" w:cs="Arial"/>
              </w:rPr>
            </w:pPr>
            <w:r w:rsidRPr="00557FFC">
              <w:rPr>
                <w:rFonts w:ascii="Arial Nova" w:hAnsi="Arial Nova" w:cs="Arial"/>
              </w:rPr>
              <w:t>Dr. John Warren</w:t>
            </w:r>
          </w:p>
        </w:tc>
        <w:tc>
          <w:tcPr>
            <w:tcW w:w="3392" w:type="dxa"/>
          </w:tcPr>
          <w:p w:rsidR="00A8749B" w:rsidRPr="00557FFC" w:rsidP="002C7C99" w14:paraId="55F0EEDA" w14:textId="77777777">
            <w:pPr>
              <w:jc w:val="center"/>
              <w:rPr>
                <w:rFonts w:ascii="Arial Nova" w:hAnsi="Arial Nova" w:cs="Arial"/>
              </w:rPr>
            </w:pPr>
            <w:r w:rsidRPr="00557FFC">
              <w:rPr>
                <w:rFonts w:ascii="Arial Nova" w:hAnsi="Arial Nova" w:cs="Arial"/>
              </w:rPr>
              <w:t>Graduate Program Director and Professor of Preventive &amp; Community Dentistry, University of Iowa</w:t>
            </w:r>
          </w:p>
        </w:tc>
        <w:tc>
          <w:tcPr>
            <w:tcW w:w="2487" w:type="dxa"/>
          </w:tcPr>
          <w:p w:rsidR="00A8749B" w:rsidRPr="00557FFC" w:rsidP="002C7C99" w14:paraId="1707F977" w14:textId="77777777">
            <w:pPr>
              <w:jc w:val="center"/>
              <w:rPr>
                <w:rFonts w:ascii="Arial Nova" w:hAnsi="Arial Nova" w:cs="Arial"/>
              </w:rPr>
            </w:pPr>
            <w:r w:rsidRPr="00557FFC">
              <w:rPr>
                <w:rFonts w:ascii="Arial Nova" w:hAnsi="Arial Nova" w:cs="Arial"/>
              </w:rPr>
              <w:t>Email:</w:t>
            </w:r>
          </w:p>
          <w:p w:rsidR="00A8749B" w:rsidRPr="00557FFC" w:rsidP="002C7C99" w14:paraId="27F9FCA9" w14:textId="77777777">
            <w:pPr>
              <w:jc w:val="center"/>
              <w:rPr>
                <w:rFonts w:ascii="Arial Nova" w:hAnsi="Arial Nova" w:cs="Arial"/>
              </w:rPr>
            </w:pPr>
            <w:hyperlink r:id="rId17" w:history="1">
              <w:r w:rsidRPr="00557FFC">
                <w:rPr>
                  <w:rStyle w:val="Hyperlink"/>
                  <w:rFonts w:ascii="Arial Nova" w:hAnsi="Arial Nova" w:cs="Arial"/>
                </w:rPr>
                <w:t>john-warren@uiowa.edu</w:t>
              </w:r>
            </w:hyperlink>
            <w:r w:rsidRPr="00557FFC">
              <w:rPr>
                <w:rFonts w:ascii="Arial Nova" w:hAnsi="Arial Nova" w:cs="Arial"/>
              </w:rPr>
              <w:t xml:space="preserve"> </w:t>
            </w:r>
          </w:p>
          <w:p w:rsidR="00A8749B" w:rsidRPr="00557FFC" w:rsidP="002C7C99" w14:paraId="3C5E9C3D" w14:textId="77777777">
            <w:pPr>
              <w:jc w:val="center"/>
              <w:rPr>
                <w:rFonts w:ascii="Arial Nova" w:hAnsi="Arial Nova" w:cs="Arial"/>
              </w:rPr>
            </w:pPr>
            <w:r w:rsidRPr="00557FFC">
              <w:rPr>
                <w:rFonts w:ascii="Arial Nova" w:hAnsi="Arial Nova" w:cs="Arial"/>
              </w:rPr>
              <w:t>Phone: (319) 335-7205</w:t>
            </w:r>
          </w:p>
          <w:p w:rsidR="00A8749B" w:rsidRPr="00557FFC" w:rsidP="002C7C99" w14:paraId="149C9685" w14:textId="77777777">
            <w:pPr>
              <w:jc w:val="center"/>
              <w:rPr>
                <w:rFonts w:ascii="Arial Nova" w:hAnsi="Arial Nova" w:cs="Arial"/>
              </w:rPr>
            </w:pPr>
          </w:p>
        </w:tc>
        <w:tc>
          <w:tcPr>
            <w:tcW w:w="1648" w:type="dxa"/>
          </w:tcPr>
          <w:p w:rsidR="00A8749B" w:rsidRPr="00557FFC" w:rsidP="002C7C99" w14:paraId="5647354C" w14:textId="77777777">
            <w:pPr>
              <w:spacing w:line="276" w:lineRule="auto"/>
              <w:jc w:val="center"/>
              <w:rPr>
                <w:rFonts w:ascii="Arial Nova" w:hAnsi="Arial Nova" w:cs="Arial"/>
              </w:rPr>
            </w:pPr>
            <w:r w:rsidRPr="00557FFC">
              <w:rPr>
                <w:rFonts w:ascii="Arial Nova" w:hAnsi="Arial Nova" w:cs="Arial"/>
              </w:rPr>
              <w:t>Fluorosis and caries consultant</w:t>
            </w:r>
          </w:p>
        </w:tc>
      </w:tr>
      <w:tr w14:paraId="3EA6A8A1" w14:textId="77777777" w:rsidTr="00845916">
        <w:tblPrEx>
          <w:tblW w:w="0" w:type="auto"/>
          <w:tblLook w:val="04A0"/>
        </w:tblPrEx>
        <w:tc>
          <w:tcPr>
            <w:tcW w:w="1823" w:type="dxa"/>
          </w:tcPr>
          <w:p w:rsidR="00A8749B" w:rsidRPr="00557FFC" w:rsidP="002C7C99" w14:paraId="668B18E1" w14:textId="77777777">
            <w:pPr>
              <w:spacing w:line="276" w:lineRule="auto"/>
              <w:rPr>
                <w:rFonts w:ascii="Arial Nova" w:hAnsi="Arial Nova" w:cs="Arial"/>
              </w:rPr>
            </w:pPr>
            <w:r w:rsidRPr="00557FFC">
              <w:rPr>
                <w:rFonts w:ascii="Arial Nova" w:hAnsi="Arial Nova" w:cs="Arial"/>
              </w:rPr>
              <w:t>Dr. Jayanth Kumar</w:t>
            </w:r>
          </w:p>
        </w:tc>
        <w:tc>
          <w:tcPr>
            <w:tcW w:w="3392" w:type="dxa"/>
          </w:tcPr>
          <w:p w:rsidR="00A8749B" w:rsidRPr="00557FFC" w:rsidP="002C7C99" w14:paraId="01465CC3" w14:textId="77777777">
            <w:pPr>
              <w:jc w:val="center"/>
              <w:rPr>
                <w:rFonts w:ascii="Arial Nova" w:hAnsi="Arial Nova" w:cs="Arial"/>
              </w:rPr>
            </w:pPr>
            <w:r w:rsidRPr="00557FFC">
              <w:rPr>
                <w:rFonts w:ascii="Arial Nova" w:hAnsi="Arial Nova" w:cs="Arial"/>
              </w:rPr>
              <w:t>California State Dental Director</w:t>
            </w:r>
          </w:p>
        </w:tc>
        <w:tc>
          <w:tcPr>
            <w:tcW w:w="2487" w:type="dxa"/>
          </w:tcPr>
          <w:p w:rsidR="00A8749B" w:rsidRPr="008A470D" w:rsidP="002C7C99" w14:paraId="03616356" w14:textId="77777777">
            <w:pPr>
              <w:jc w:val="center"/>
              <w:rPr>
                <w:rFonts w:ascii="Arial Nova" w:hAnsi="Arial Nova" w:cs="Arial"/>
              </w:rPr>
            </w:pPr>
            <w:r w:rsidRPr="008A470D">
              <w:rPr>
                <w:rFonts w:ascii="Arial Nova" w:hAnsi="Arial Nova" w:cs="Arial"/>
              </w:rPr>
              <w:t>Email:</w:t>
            </w:r>
          </w:p>
          <w:p w:rsidR="00A8749B" w:rsidRPr="008A470D" w:rsidP="002C7C99" w14:paraId="4A2C7A16" w14:textId="77777777">
            <w:pPr>
              <w:jc w:val="center"/>
              <w:rPr>
                <w:rFonts w:ascii="Arial Nova" w:hAnsi="Arial Nova" w:cs="Arial"/>
              </w:rPr>
            </w:pPr>
            <w:hyperlink r:id="rId18" w:history="1">
              <w:r w:rsidRPr="008A470D">
                <w:rPr>
                  <w:rStyle w:val="Hyperlink"/>
                  <w:rFonts w:ascii="Arial Nova" w:hAnsi="Arial Nova" w:cs="Arial"/>
                </w:rPr>
                <w:t>Jayanth.Kumar@cdph.ca.gov</w:t>
              </w:r>
            </w:hyperlink>
            <w:r w:rsidRPr="008A470D">
              <w:rPr>
                <w:rFonts w:ascii="Arial Nova" w:hAnsi="Arial Nova" w:cs="Arial"/>
              </w:rPr>
              <w:t xml:space="preserve"> </w:t>
            </w:r>
          </w:p>
          <w:p w:rsidR="00A8749B" w:rsidRPr="008A470D" w:rsidP="002C7C99" w14:paraId="27548AE6" w14:textId="77777777">
            <w:pPr>
              <w:jc w:val="center"/>
              <w:rPr>
                <w:rFonts w:ascii="Arial Nova" w:hAnsi="Arial Nova" w:cs="Arial"/>
              </w:rPr>
            </w:pPr>
            <w:r w:rsidRPr="008A470D">
              <w:rPr>
                <w:rFonts w:ascii="Arial Nova" w:hAnsi="Arial Nova" w:cs="Arial"/>
              </w:rPr>
              <w:t>Phone: (916) 324-1715</w:t>
            </w:r>
          </w:p>
        </w:tc>
        <w:tc>
          <w:tcPr>
            <w:tcW w:w="1648" w:type="dxa"/>
          </w:tcPr>
          <w:p w:rsidR="00A8749B" w:rsidRPr="008A470D" w:rsidP="002C7C99" w14:paraId="7161592B" w14:textId="77777777">
            <w:pPr>
              <w:spacing w:line="276" w:lineRule="auto"/>
              <w:jc w:val="center"/>
              <w:rPr>
                <w:rFonts w:ascii="Arial Nova" w:hAnsi="Arial Nova" w:cs="Arial"/>
              </w:rPr>
            </w:pPr>
            <w:r w:rsidRPr="008A470D">
              <w:rPr>
                <w:rFonts w:ascii="Arial Nova" w:hAnsi="Arial Nova" w:cs="Arial"/>
              </w:rPr>
              <w:t>Caries, fluorosis, and surveillance consultant</w:t>
            </w:r>
          </w:p>
        </w:tc>
      </w:tr>
      <w:tr w14:paraId="7FCF4192" w14:textId="77777777" w:rsidTr="00845916">
        <w:tblPrEx>
          <w:tblW w:w="0" w:type="auto"/>
          <w:tblLook w:val="04A0"/>
        </w:tblPrEx>
        <w:tc>
          <w:tcPr>
            <w:tcW w:w="1823" w:type="dxa"/>
          </w:tcPr>
          <w:p w:rsidR="00A8749B" w:rsidRPr="008A470D" w:rsidP="002C7C99" w14:paraId="1A9FF272" w14:textId="77777777">
            <w:pPr>
              <w:rPr>
                <w:rFonts w:ascii="Arial Nova" w:hAnsi="Arial Nova" w:cs="Arial"/>
              </w:rPr>
            </w:pPr>
            <w:r w:rsidRPr="008A470D">
              <w:rPr>
                <w:rFonts w:ascii="Arial Nova" w:hAnsi="Arial Nova" w:cs="Arial"/>
              </w:rPr>
              <w:t>Dr. Mark Moss</w:t>
            </w:r>
          </w:p>
        </w:tc>
        <w:tc>
          <w:tcPr>
            <w:tcW w:w="3392" w:type="dxa"/>
          </w:tcPr>
          <w:p w:rsidR="00A8749B" w:rsidRPr="00F3056D" w:rsidP="002C7C99" w14:paraId="0524BD9C" w14:textId="77777777">
            <w:pPr>
              <w:pStyle w:val="NormalWeb"/>
              <w:spacing w:before="0" w:beforeAutospacing="0" w:after="0" w:afterAutospacing="0"/>
              <w:rPr>
                <w:rFonts w:ascii="Arial Nova" w:hAnsi="Arial Nova" w:cs="Arial"/>
                <w:color w:val="auto"/>
                <w:sz w:val="24"/>
                <w:szCs w:val="24"/>
              </w:rPr>
            </w:pPr>
            <w:r w:rsidRPr="00F3056D">
              <w:rPr>
                <w:rStyle w:val="ecu-h4"/>
                <w:rFonts w:ascii="Arial Nova" w:hAnsi="Arial Nova" w:cs="Arial"/>
                <w:color w:val="auto"/>
                <w:sz w:val="24"/>
                <w:szCs w:val="24"/>
              </w:rPr>
              <w:t>Division Director of Public Health Dentistry</w:t>
            </w:r>
            <w:r w:rsidRPr="00F3056D">
              <w:rPr>
                <w:rFonts w:ascii="Arial Nova" w:hAnsi="Arial Nova" w:cs="Arial"/>
                <w:color w:val="auto"/>
                <w:sz w:val="24"/>
                <w:szCs w:val="24"/>
              </w:rPr>
              <w:br/>
            </w:r>
            <w:r w:rsidRPr="00F3056D">
              <w:rPr>
                <w:rStyle w:val="ecu-h4"/>
                <w:rFonts w:ascii="Arial Nova" w:hAnsi="Arial Nova" w:cs="Arial"/>
                <w:color w:val="auto"/>
                <w:sz w:val="24"/>
                <w:szCs w:val="24"/>
              </w:rPr>
              <w:t xml:space="preserve">Associate Professor, Department of </w:t>
            </w:r>
            <w:r w:rsidRPr="00F3056D">
              <w:rPr>
                <w:rStyle w:val="ecu-h4"/>
                <w:rFonts w:ascii="Arial Nova" w:hAnsi="Arial Nova" w:cs="Arial"/>
                <w:color w:val="auto"/>
                <w:sz w:val="24"/>
                <w:szCs w:val="24"/>
              </w:rPr>
              <w:t>Foundational Sciences, Eastern Carolina University</w:t>
            </w:r>
          </w:p>
        </w:tc>
        <w:tc>
          <w:tcPr>
            <w:tcW w:w="2487" w:type="dxa"/>
          </w:tcPr>
          <w:p w:rsidR="00A8749B" w:rsidRPr="00F3056D" w:rsidP="002C7C99" w14:paraId="6D8AB401" w14:textId="77777777">
            <w:pPr>
              <w:pStyle w:val="NormalWeb"/>
              <w:spacing w:before="0" w:beforeAutospacing="0" w:after="0" w:afterAutospacing="0"/>
              <w:jc w:val="center"/>
              <w:rPr>
                <w:rFonts w:ascii="Arial Nova" w:hAnsi="Arial Nova" w:cs="Arial"/>
                <w:color w:val="auto"/>
                <w:sz w:val="24"/>
                <w:szCs w:val="24"/>
              </w:rPr>
            </w:pPr>
            <w:r w:rsidRPr="00F3056D">
              <w:rPr>
                <w:rFonts w:ascii="Arial Nova" w:hAnsi="Arial Nova" w:cs="Arial"/>
                <w:color w:val="auto"/>
                <w:sz w:val="24"/>
                <w:szCs w:val="24"/>
              </w:rPr>
              <w:t>Email:</w:t>
            </w:r>
          </w:p>
          <w:p w:rsidR="00A8749B" w:rsidRPr="00F3056D" w:rsidP="002C7C99" w14:paraId="7D287C40" w14:textId="77777777">
            <w:pPr>
              <w:pStyle w:val="NormalWeb"/>
              <w:spacing w:before="0" w:beforeAutospacing="0" w:after="0" w:afterAutospacing="0"/>
              <w:jc w:val="center"/>
              <w:rPr>
                <w:rFonts w:ascii="Arial Nova" w:hAnsi="Arial Nova" w:cs="Arial"/>
                <w:sz w:val="24"/>
                <w:szCs w:val="24"/>
              </w:rPr>
            </w:pPr>
            <w:hyperlink r:id="rId19" w:history="1">
              <w:r w:rsidRPr="00F3056D">
                <w:rPr>
                  <w:rStyle w:val="Hyperlink"/>
                  <w:rFonts w:ascii="Arial Nova" w:hAnsi="Arial Nova" w:eastAsiaTheme="majorEastAsia" w:cs="Arial"/>
                  <w:sz w:val="24"/>
                  <w:szCs w:val="24"/>
                  <w:bdr w:val="none" w:sz="0" w:space="0" w:color="auto" w:frame="1"/>
                </w:rPr>
                <w:t>mossm17@ecu.edu</w:t>
              </w:r>
            </w:hyperlink>
          </w:p>
          <w:p w:rsidR="00A8749B" w:rsidRPr="00F3056D" w:rsidP="002C7C99" w14:paraId="1533A70D" w14:textId="77777777">
            <w:pPr>
              <w:jc w:val="center"/>
              <w:rPr>
                <w:rFonts w:ascii="Arial Nova" w:hAnsi="Arial Nova" w:cs="Arial"/>
              </w:rPr>
            </w:pPr>
            <w:r w:rsidRPr="00F3056D">
              <w:rPr>
                <w:rFonts w:ascii="Arial Nova" w:hAnsi="Arial Nova" w:cs="Arial"/>
              </w:rPr>
              <w:t>Phone: (252) 737-7229</w:t>
            </w:r>
          </w:p>
        </w:tc>
        <w:tc>
          <w:tcPr>
            <w:tcW w:w="1648" w:type="dxa"/>
          </w:tcPr>
          <w:p w:rsidR="00A8749B" w:rsidRPr="008A470D" w:rsidP="002C7C99" w14:paraId="799C64AD" w14:textId="77777777">
            <w:pPr>
              <w:jc w:val="center"/>
              <w:rPr>
                <w:rFonts w:ascii="Arial Nova" w:hAnsi="Arial Nova" w:cs="Arial"/>
              </w:rPr>
            </w:pPr>
            <w:r w:rsidRPr="008A470D">
              <w:rPr>
                <w:rFonts w:ascii="Arial Nova" w:hAnsi="Arial Nova" w:cs="Arial"/>
              </w:rPr>
              <w:t xml:space="preserve">Caries, fluorosis, and </w:t>
            </w:r>
            <w:r w:rsidRPr="008A470D">
              <w:rPr>
                <w:rFonts w:ascii="Arial Nova" w:hAnsi="Arial Nova" w:cs="Arial"/>
              </w:rPr>
              <w:t>surveillance consultant</w:t>
            </w:r>
          </w:p>
        </w:tc>
      </w:tr>
      <w:tr w14:paraId="5596D90C" w14:textId="77777777" w:rsidTr="00845916">
        <w:tblPrEx>
          <w:tblW w:w="0" w:type="auto"/>
          <w:tblLook w:val="04A0"/>
        </w:tblPrEx>
        <w:tc>
          <w:tcPr>
            <w:tcW w:w="1823" w:type="dxa"/>
          </w:tcPr>
          <w:p w:rsidR="00A8749B" w:rsidRPr="008A470D" w:rsidP="002C7C99" w14:paraId="4D1380A3" w14:textId="77777777">
            <w:pPr>
              <w:rPr>
                <w:rFonts w:ascii="Arial Nova" w:hAnsi="Arial Nova" w:cs="Arial"/>
              </w:rPr>
            </w:pPr>
            <w:r w:rsidRPr="008A470D">
              <w:rPr>
                <w:rFonts w:ascii="Arial Nova" w:hAnsi="Arial Nova" w:cs="Arial"/>
              </w:rPr>
              <w:t>Dr. Eugenio Beltran</w:t>
            </w:r>
          </w:p>
        </w:tc>
        <w:tc>
          <w:tcPr>
            <w:tcW w:w="3392" w:type="dxa"/>
          </w:tcPr>
          <w:p w:rsidR="00A8749B" w:rsidRPr="00F3056D" w:rsidP="002C7C99" w14:paraId="003ADE23" w14:textId="77777777">
            <w:pPr>
              <w:pStyle w:val="NormalWeb"/>
              <w:spacing w:before="0" w:beforeAutospacing="0" w:after="0" w:afterAutospacing="0"/>
              <w:rPr>
                <w:rStyle w:val="ecu-h4"/>
                <w:rFonts w:ascii="Arial Nova" w:hAnsi="Arial Nova" w:cs="Arial"/>
                <w:color w:val="auto"/>
                <w:sz w:val="24"/>
                <w:szCs w:val="24"/>
              </w:rPr>
            </w:pPr>
            <w:r w:rsidRPr="00F3056D">
              <w:rPr>
                <w:rFonts w:ascii="Arial Nova" w:hAnsi="Arial Nova" w:cs="Arial"/>
                <w:color w:val="auto"/>
                <w:sz w:val="24"/>
                <w:szCs w:val="24"/>
              </w:rPr>
              <w:t>Adjunct Professor</w:t>
            </w:r>
            <w:r w:rsidRPr="00F3056D">
              <w:rPr>
                <w:rFonts w:ascii="Arial Nova" w:hAnsi="Arial Nova" w:cs="Arial"/>
                <w:color w:val="auto"/>
                <w:sz w:val="24"/>
                <w:szCs w:val="24"/>
              </w:rPr>
              <w:br/>
              <w:t>Epidemiology and Health Promotion, New York University</w:t>
            </w:r>
          </w:p>
        </w:tc>
        <w:tc>
          <w:tcPr>
            <w:tcW w:w="2487" w:type="dxa"/>
          </w:tcPr>
          <w:p w:rsidR="00A8749B" w:rsidRPr="00F3056D" w:rsidP="002C7C99" w14:paraId="6D688DEC" w14:textId="77777777">
            <w:pPr>
              <w:pStyle w:val="NormalWeb"/>
              <w:spacing w:before="0" w:beforeAutospacing="0" w:after="0" w:afterAutospacing="0"/>
              <w:jc w:val="center"/>
              <w:rPr>
                <w:rFonts w:ascii="Arial Nova" w:hAnsi="Arial Nova" w:cs="Arial"/>
                <w:color w:val="auto"/>
                <w:sz w:val="24"/>
                <w:szCs w:val="24"/>
              </w:rPr>
            </w:pPr>
            <w:r w:rsidRPr="00F3056D">
              <w:rPr>
                <w:rFonts w:ascii="Arial Nova" w:hAnsi="Arial Nova" w:cs="Arial"/>
                <w:color w:val="auto"/>
                <w:sz w:val="24"/>
                <w:szCs w:val="24"/>
              </w:rPr>
              <w:t>E-mail: </w:t>
            </w:r>
          </w:p>
          <w:p w:rsidR="00A8749B" w:rsidRPr="00F3056D" w:rsidP="002C7C99" w14:paraId="5F199331" w14:textId="77777777">
            <w:pPr>
              <w:pStyle w:val="NormalWeb"/>
              <w:spacing w:before="0" w:beforeAutospacing="0" w:after="0" w:afterAutospacing="0"/>
              <w:jc w:val="center"/>
              <w:rPr>
                <w:rStyle w:val="Strong"/>
                <w:rFonts w:ascii="Arial Nova" w:hAnsi="Arial Nova" w:cs="Arial"/>
                <w:sz w:val="24"/>
                <w:szCs w:val="24"/>
                <w:bdr w:val="none" w:sz="0" w:space="0" w:color="auto" w:frame="1"/>
              </w:rPr>
            </w:pPr>
            <w:hyperlink r:id="rId20" w:history="1">
              <w:r w:rsidRPr="00F3056D">
                <w:rPr>
                  <w:rStyle w:val="Hyperlink"/>
                  <w:rFonts w:ascii="Arial Nova" w:hAnsi="Arial Nova" w:cs="Arial"/>
                  <w:sz w:val="24"/>
                  <w:szCs w:val="24"/>
                  <w:bdr w:val="none" w:sz="0" w:space="0" w:color="auto" w:frame="1"/>
                </w:rPr>
                <w:t>eba3@nyu.edu</w:t>
              </w:r>
            </w:hyperlink>
          </w:p>
          <w:p w:rsidR="00A8749B" w:rsidRPr="00F3056D" w:rsidP="002C7C99" w14:paraId="73309BC9" w14:textId="77777777">
            <w:pPr>
              <w:pStyle w:val="NormalWeb"/>
              <w:spacing w:before="0" w:beforeAutospacing="0" w:after="0" w:afterAutospacing="0"/>
              <w:jc w:val="center"/>
              <w:rPr>
                <w:rFonts w:ascii="Arial Nova" w:hAnsi="Arial Nova" w:cs="Arial"/>
                <w:sz w:val="24"/>
                <w:szCs w:val="24"/>
              </w:rPr>
            </w:pPr>
            <w:r w:rsidRPr="00F3056D">
              <w:rPr>
                <w:rStyle w:val="Strong"/>
                <w:rFonts w:ascii="Arial Nova" w:hAnsi="Arial Nova" w:cs="Arial"/>
                <w:sz w:val="24"/>
                <w:szCs w:val="24"/>
                <w:bdr w:val="none" w:sz="0" w:space="0" w:color="auto" w:frame="1"/>
              </w:rPr>
              <w:t>Phone:</w:t>
            </w:r>
            <w:r w:rsidRPr="00F3056D">
              <w:rPr>
                <w:rFonts w:ascii="Arial Nova" w:hAnsi="Arial Nova" w:cs="Arial"/>
                <w:sz w:val="24"/>
                <w:szCs w:val="24"/>
              </w:rPr>
              <w:t xml:space="preserve"> (212) 998-9800</w:t>
            </w:r>
          </w:p>
        </w:tc>
        <w:tc>
          <w:tcPr>
            <w:tcW w:w="1648" w:type="dxa"/>
          </w:tcPr>
          <w:p w:rsidR="00A8749B" w:rsidRPr="008A470D" w:rsidP="002C7C99" w14:paraId="2AD557D2" w14:textId="77777777">
            <w:pPr>
              <w:jc w:val="center"/>
              <w:rPr>
                <w:rFonts w:ascii="Arial Nova" w:hAnsi="Arial Nova" w:cs="Arial"/>
              </w:rPr>
            </w:pPr>
            <w:r w:rsidRPr="008A470D">
              <w:rPr>
                <w:rFonts w:ascii="Arial Nova" w:hAnsi="Arial Nova" w:cs="Arial"/>
              </w:rPr>
              <w:t>Will train dental examiners to assess caries, fluorosis, and dental sealants</w:t>
            </w:r>
          </w:p>
        </w:tc>
      </w:tr>
    </w:tbl>
    <w:p w:rsidR="007468F1" w:rsidRPr="00B74F3A" w:rsidP="00F06B97" w14:paraId="4052853A" w14:textId="77777777">
      <w:pPr>
        <w:pStyle w:val="Heading1"/>
        <w:spacing w:before="0" w:line="276" w:lineRule="auto"/>
        <w:rPr>
          <w:rFonts w:ascii="Arial Nova" w:hAnsi="Arial Nova" w:cs="Times New Roman"/>
          <w:sz w:val="24"/>
          <w:szCs w:val="24"/>
        </w:rPr>
      </w:pPr>
    </w:p>
    <w:bookmarkStart w:id="18" w:name="_REFERENCES_(Tool_Tip:"/>
    <w:bookmarkStart w:id="19" w:name="_REFERENCES"/>
    <w:bookmarkStart w:id="20" w:name="_Hlk523104886"/>
    <w:bookmarkEnd w:id="18"/>
    <w:bookmarkEnd w:id="19"/>
    <w:p w:rsidR="0017104A" w:rsidP="00BD3733" w14:paraId="54E93F93" w14:textId="7F0275B8">
      <w:pPr>
        <w:pStyle w:val="Heading1"/>
        <w:spacing w:before="0" w:line="276" w:lineRule="auto"/>
        <w:rPr>
          <w:rFonts w:ascii="Arial Nova" w:hAnsi="Arial Nova" w:cs="Times New Roman"/>
          <w:color w:val="000000" w:themeColor="text1"/>
          <w:sz w:val="24"/>
          <w:szCs w:val="24"/>
        </w:rPr>
      </w:pPr>
      <w:r w:rsidRPr="00B74F3A">
        <w:rPr>
          <w:rFonts w:ascii="Arial Nova" w:hAnsi="Arial Nova" w:cs="Times New Roman"/>
          <w:color w:val="auto"/>
          <w:sz w:val="24"/>
          <w:szCs w:val="24"/>
        </w:rPr>
        <w:fldChar w:fldCharType="begin"/>
      </w:r>
      <w:r w:rsidRPr="00B74F3A">
        <w:rPr>
          <w:rFonts w:ascii="Arial Nova" w:hAnsi="Arial Nova" w:cs="Times New Roman"/>
          <w:color w:val="auto"/>
          <w:sz w:val="24"/>
          <w:szCs w:val="24"/>
        </w:rPr>
        <w:instrText xml:space="preserve"> HYPERLINK  \l "_REFERENCES_(Tool_Tip:" \o "Tool Tip: Use End Notes" </w:instrText>
      </w:r>
      <w:r w:rsidRPr="00B74F3A">
        <w:rPr>
          <w:rFonts w:ascii="Arial Nova" w:hAnsi="Arial Nova" w:cs="Times New Roman"/>
          <w:color w:val="auto"/>
          <w:sz w:val="24"/>
          <w:szCs w:val="24"/>
        </w:rPr>
        <w:fldChar w:fldCharType="separate"/>
      </w:r>
      <w:bookmarkStart w:id="21" w:name="_Toc1316558"/>
      <w:r w:rsidRPr="00B74F3A" w:rsidR="00831A73">
        <w:rPr>
          <w:rStyle w:val="Hyperlink"/>
          <w:rFonts w:ascii="Arial Nova" w:hAnsi="Arial Nova" w:cs="Times New Roman"/>
          <w:color w:val="auto"/>
          <w:sz w:val="24"/>
          <w:szCs w:val="24"/>
          <w:u w:val="none"/>
        </w:rPr>
        <w:t>R</w:t>
      </w:r>
      <w:bookmarkEnd w:id="4"/>
      <w:r w:rsidRPr="00B74F3A">
        <w:rPr>
          <w:rStyle w:val="Hyperlink"/>
          <w:rFonts w:ascii="Arial Nova" w:hAnsi="Arial Nova" w:cs="Times New Roman"/>
          <w:color w:val="auto"/>
          <w:sz w:val="24"/>
          <w:szCs w:val="24"/>
          <w:u w:val="none"/>
        </w:rPr>
        <w:t>EFERENCES</w:t>
      </w:r>
      <w:bookmarkEnd w:id="21"/>
      <w:r w:rsidRPr="00B74F3A">
        <w:rPr>
          <w:rFonts w:ascii="Arial Nova" w:hAnsi="Arial Nova" w:cs="Times New Roman"/>
          <w:color w:val="auto"/>
          <w:sz w:val="24"/>
          <w:szCs w:val="24"/>
        </w:rPr>
        <w:fldChar w:fldCharType="end"/>
      </w:r>
      <w:r w:rsidRPr="00B74F3A" w:rsidR="008C7FB7">
        <w:rPr>
          <w:rFonts w:ascii="Arial Nova" w:hAnsi="Arial Nova" w:cs="Times New Roman"/>
          <w:color w:val="auto"/>
          <w:sz w:val="24"/>
          <w:szCs w:val="24"/>
        </w:rPr>
        <w:t xml:space="preserve"> </w:t>
      </w:r>
      <w:r w:rsidRPr="00B74F3A" w:rsidR="009252F3">
        <w:rPr>
          <w:rFonts w:ascii="Arial Nova" w:hAnsi="Arial Nova" w:cs="Times New Roman"/>
          <w:color w:val="000000" w:themeColor="text1"/>
          <w:sz w:val="24"/>
          <w:szCs w:val="24"/>
        </w:rPr>
        <w:t xml:space="preserve"> </w:t>
      </w:r>
      <w:bookmarkEnd w:id="20"/>
    </w:p>
    <w:p w:rsidR="00E8541C" w:rsidP="00BD3733" w14:paraId="4AB436BE" w14:textId="77777777">
      <w:pPr>
        <w:rPr>
          <w:rFonts w:ascii="Arial Nova" w:hAnsi="Arial Nova"/>
        </w:rPr>
      </w:pPr>
    </w:p>
    <w:p w:rsidR="00A948C1" w:rsidRPr="00084E30" w:rsidP="00A948C1" w14:paraId="394CCF41" w14:textId="77777777">
      <w:pPr>
        <w:pStyle w:val="EndNoteBibliography"/>
        <w:ind w:left="720" w:hanging="720"/>
        <w:rPr>
          <w:rFonts w:ascii="Arial Nova" w:hAnsi="Arial Nova"/>
        </w:rPr>
      </w:pPr>
      <w:r w:rsidRPr="00084E30">
        <w:rPr>
          <w:rFonts w:ascii="Arial Nova" w:hAnsi="Arial Nova"/>
        </w:rPr>
        <w:fldChar w:fldCharType="begin"/>
      </w:r>
      <w:r w:rsidRPr="00084E30">
        <w:rPr>
          <w:rFonts w:ascii="Arial Nova" w:hAnsi="Arial Nova"/>
        </w:rPr>
        <w:instrText xml:space="preserve"> ADDIN EN.REFLIST </w:instrText>
      </w:r>
      <w:r w:rsidRPr="00084E30">
        <w:rPr>
          <w:rFonts w:ascii="Arial Nova" w:hAnsi="Arial Nova"/>
        </w:rPr>
        <w:fldChar w:fldCharType="separate"/>
      </w:r>
      <w:bookmarkStart w:id="22" w:name="_ENREF_1"/>
      <w:r w:rsidRPr="00084E30">
        <w:rPr>
          <w:rFonts w:ascii="Arial Nova" w:hAnsi="Arial Nova"/>
        </w:rPr>
        <w:t>Beltrán-Aguilar ED, Barker L, Dye BA. 2010. Prevalence and severity of dental fluorosis in the United States, 1999-2004. NCHS Data Brief. (53):1-8.</w:t>
      </w:r>
      <w:bookmarkEnd w:id="22"/>
    </w:p>
    <w:p w:rsidR="00A948C1" w:rsidRPr="00084E30" w:rsidP="00A948C1" w14:paraId="5B5C307D" w14:textId="68C3A689">
      <w:pPr>
        <w:pStyle w:val="EndNoteBibliography"/>
        <w:ind w:left="720" w:hanging="720"/>
        <w:rPr>
          <w:rFonts w:ascii="Arial Nova" w:hAnsi="Arial Nova"/>
        </w:rPr>
      </w:pPr>
      <w:bookmarkStart w:id="23" w:name="_ENREF_2"/>
      <w:r w:rsidRPr="00084E30">
        <w:rPr>
          <w:rFonts w:ascii="Arial Nova" w:hAnsi="Arial Nova"/>
        </w:rPr>
        <w:t xml:space="preserve">Centers for Disease Control and Prevention. 2016. National Health and Nutrition Examination Survey (NHANES) Oral Health Examiners Manual. [accessed July 24, 2023] </w:t>
      </w:r>
      <w:hyperlink r:id="rId21" w:history="1">
        <w:r w:rsidRPr="00084E30">
          <w:rPr>
            <w:rStyle w:val="Hyperlink"/>
            <w:rFonts w:ascii="Arial Nova" w:hAnsi="Arial Nova"/>
          </w:rPr>
          <w:t>https://wwwn.cdc.gov/nchs/data/nhanes/2015-2016/manuals/2016_Oral_Health_Examiners_Procedures_Manual.pdf</w:t>
        </w:r>
      </w:hyperlink>
      <w:r w:rsidRPr="00084E30">
        <w:rPr>
          <w:rFonts w:ascii="Arial Nova" w:hAnsi="Arial Nova"/>
        </w:rPr>
        <w:t>.</w:t>
      </w:r>
      <w:bookmarkEnd w:id="23"/>
    </w:p>
    <w:p w:rsidR="00A948C1" w:rsidRPr="00084E30" w:rsidP="00A948C1" w14:paraId="28C55BF7" w14:textId="5F320EA7">
      <w:pPr>
        <w:pStyle w:val="EndNoteBibliography"/>
        <w:ind w:left="720" w:hanging="720"/>
        <w:rPr>
          <w:rFonts w:ascii="Arial Nova" w:hAnsi="Arial Nova"/>
        </w:rPr>
      </w:pPr>
      <w:bookmarkStart w:id="24" w:name="_ENREF_3"/>
      <w:r w:rsidRPr="00084E30">
        <w:rPr>
          <w:rFonts w:ascii="Arial Nova" w:hAnsi="Arial Nova"/>
        </w:rPr>
        <w:t xml:space="preserve">Centers for Disease Control and Prevention. 2019. Oral Health Surveillance Report: Trends in Dental Caries and Sealants, Tooth Retention, and Edentulism, United States, 1999–2004 to 2011–2016. [accessed May 5, 2023] </w:t>
      </w:r>
      <w:hyperlink r:id="rId22" w:history="1">
        <w:r w:rsidRPr="00084E30">
          <w:rPr>
            <w:rStyle w:val="Hyperlink"/>
            <w:rFonts w:ascii="Arial Nova" w:hAnsi="Arial Nova"/>
          </w:rPr>
          <w:t>https://www.cdc.gov/oralhealth/publications/OHSR-2019-index.html</w:t>
        </w:r>
      </w:hyperlink>
      <w:r w:rsidRPr="00084E30">
        <w:rPr>
          <w:rFonts w:ascii="Arial Nova" w:hAnsi="Arial Nova"/>
        </w:rPr>
        <w:t>.</w:t>
      </w:r>
      <w:bookmarkEnd w:id="24"/>
    </w:p>
    <w:p w:rsidR="00A948C1" w:rsidRPr="00084E30" w:rsidP="00A948C1" w14:paraId="24A94E8D" w14:textId="77777777">
      <w:pPr>
        <w:pStyle w:val="EndNoteBibliography"/>
        <w:ind w:left="720" w:hanging="720"/>
        <w:rPr>
          <w:rFonts w:ascii="Arial Nova" w:hAnsi="Arial Nova"/>
        </w:rPr>
      </w:pPr>
      <w:bookmarkStart w:id="25" w:name="_ENREF_4"/>
      <w:r w:rsidRPr="00084E30">
        <w:rPr>
          <w:rFonts w:ascii="Arial Nova" w:hAnsi="Arial Nova"/>
        </w:rPr>
        <w:t>Dean HT. 1990. Endemic fluorosis and its relation to dental caries. 1938. Nutrition. 6(6):435-445.</w:t>
      </w:r>
      <w:bookmarkEnd w:id="25"/>
    </w:p>
    <w:p w:rsidR="00A948C1" w:rsidRPr="00084E30" w:rsidP="00A948C1" w14:paraId="7984379F" w14:textId="77777777">
      <w:pPr>
        <w:pStyle w:val="EndNoteBibliography"/>
        <w:ind w:left="720" w:hanging="720"/>
        <w:rPr>
          <w:rFonts w:ascii="Arial Nova" w:hAnsi="Arial Nova"/>
        </w:rPr>
      </w:pPr>
      <w:bookmarkStart w:id="26" w:name="_ENREF_5"/>
      <w:r w:rsidRPr="00084E30">
        <w:rPr>
          <w:rFonts w:ascii="Arial Nova" w:hAnsi="Arial Nova"/>
        </w:rPr>
        <w:t>Dye BA, Afful J, Thornton-Evans G, Iafolla T. 2019. Overview and quality assurance for the oral health component of the National Health and Nutrition Examination Survey (NHANES), 2011-2014. BMC Oral Health. 19(1):95.</w:t>
      </w:r>
      <w:bookmarkEnd w:id="26"/>
    </w:p>
    <w:p w:rsidR="00BD3733" w:rsidRPr="00BD3733" w:rsidP="00BD3733" w14:paraId="1C6B14F3" w14:textId="0E3745FA">
      <w:pPr>
        <w:rPr>
          <w:rFonts w:ascii="Arial Nova" w:hAnsi="Arial Nova"/>
        </w:rPr>
      </w:pPr>
      <w:r w:rsidRPr="00084E30">
        <w:rPr>
          <w:rFonts w:ascii="Arial Nova" w:hAnsi="Arial Nova"/>
        </w:rPr>
        <w:fldChar w:fldCharType="end"/>
      </w:r>
    </w:p>
    <w:sectPr w:rsidSect="005265E0">
      <w:footerReference w:type="default" r:id="rId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Arial Nova">
    <w:altName w:val="Arial Nova"/>
    <w:charset w:val="00"/>
    <w:family w:val="swiss"/>
    <w:pitch w:val="variable"/>
    <w:sig w:usb0="0000028F" w:usb1="00000002" w:usb2="00000000" w:usb3="00000000" w:csb0="0000019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4689C" w14:paraId="468054E2"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870675499"/>
      <w:docPartObj>
        <w:docPartGallery w:val="Page Numbers (Bottom of Page)"/>
        <w:docPartUnique/>
      </w:docPartObj>
    </w:sdtPr>
    <w:sdtEndPr>
      <w:rPr>
        <w:noProof/>
      </w:rPr>
    </w:sdtEndPr>
    <w:sdtContent>
      <w:p w:rsidR="007A47A5" w:rsidRPr="00880185" w:rsidP="007A47A5" w14:paraId="6E5AE01B" w14:textId="057C89BD">
        <w:pPr>
          <w:pStyle w:val="Footer"/>
          <w:jc w:val="right"/>
          <w:rPr>
            <w:sz w:val="16"/>
            <w:szCs w:val="16"/>
          </w:rPr>
        </w:pPr>
        <w:r>
          <w:fldChar w:fldCharType="begin"/>
        </w:r>
        <w:r>
          <w:instrText xml:space="preserve"> PAGE   \* MERGEFORMAT </w:instrText>
        </w:r>
        <w:r>
          <w:fldChar w:fldCharType="separate"/>
        </w:r>
        <w:r w:rsidR="001E73EB">
          <w:rPr>
            <w:noProof/>
          </w:rPr>
          <w:t>2</w:t>
        </w:r>
        <w:r>
          <w:rPr>
            <w:noProof/>
          </w:rPr>
          <w:fldChar w:fldCharType="end"/>
        </w:r>
      </w:p>
    </w:sdtContent>
  </w:sdt>
  <w:sdt>
    <w:sdtPr>
      <w:rPr>
        <w:rStyle w:val="Style3"/>
      </w:rPr>
      <w:alias w:val="Title"/>
      <w:tag w:val="Title"/>
      <w:id w:val="-2073503644"/>
      <w:placeholder>
        <w:docPart w:val="3F455EF096824C07874EDCC5DC78CF1B"/>
      </w:placeholder>
      <w:showingPlcHdr/>
      <w:richText/>
    </w:sdtPr>
    <w:sdtEndPr>
      <w:rPr>
        <w:rStyle w:val="DefaultParagraphFont"/>
        <w:rFonts w:ascii="Times New Roman" w:hAnsi="Times New Roman"/>
        <w:b w:val="0"/>
        <w:color w:val="auto"/>
        <w:sz w:val="24"/>
      </w:rPr>
    </w:sdtEndPr>
    <w:sdtContent>
      <w:p w:rsidR="00095E18" w:rsidP="00095E18" w14:paraId="6785778B" w14:textId="02B1629B">
        <w:pPr>
          <w:spacing w:line="276" w:lineRule="auto"/>
          <w:rPr>
            <w:rStyle w:val="Style3"/>
          </w:rPr>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sdtContent>
  </w:sdt>
  <w:p w:rsidR="00B963A0" w:rsidRPr="0015668B" w:rsidP="00CB20E7" w14:paraId="2E18B361" w14:textId="7C42E1EC">
    <w:pPr>
      <w:rPr>
        <w:b/>
        <w:sz w:val="28"/>
        <w:szCs w:val="28"/>
      </w:rPr>
    </w:pPr>
    <w:sdt>
      <w:sdtPr>
        <w:rPr>
          <w:rFonts w:ascii="Arial Nova" w:hAnsi="Arial Nova"/>
        </w:rPr>
        <w:tag w:val="Classification"/>
        <w:id w:val="-843013173"/>
        <w:placeholder>
          <w:docPart w:val="25156065A1F64A0383D34E193096FE6E"/>
        </w:placeholder>
        <w:showingPlcHdr/>
        <w:dropDownList>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sidR="00095E18">
          <w:rPr>
            <w:rStyle w:val="PlaceholderText"/>
            <w:rFonts w:ascii="Arial Nova" w:hAnsi="Arial Nova"/>
          </w:rPr>
          <w:t xml:space="preserve">[Select an </w:t>
        </w:r>
        <w:r w:rsidRPr="00F06B97" w:rsidR="00095E18">
          <w:rPr>
            <w:rStyle w:val="PlaceholderText"/>
            <w:rFonts w:ascii="Arial Nova" w:hAnsi="Arial Nova"/>
          </w:rPr>
          <w:t>ICR</w:t>
        </w:r>
        <w:r w:rsidR="00095E18">
          <w:rPr>
            <w:rStyle w:val="PlaceholderText"/>
            <w:rFonts w:ascii="Arial Nova" w:hAnsi="Arial Nova"/>
          </w:rPr>
          <w:t xml:space="preserve"> type]</w:t>
        </w:r>
      </w:sdtContent>
    </w:sdt>
  </w:p>
  <w:p w:rsidR="00B963A0" w:rsidRPr="00AA6C65" w:rsidP="00AA6C65" w14:paraId="04830335" w14:textId="1EABC226">
    <w:pPr>
      <w:rPr>
        <w:rFonts w:ascii="Arial" w:hAnsi="Arial" w:cs="Arial"/>
        <w:i/>
        <w:color w:val="F79646" w:themeColor="accent6"/>
        <w:sz w:val="20"/>
      </w:rPr>
    </w:pPr>
    <w:r w:rsidRPr="00AA6C65">
      <w:rPr>
        <w:rFonts w:ascii="Arial" w:hAnsi="Arial" w:cs="Arial"/>
        <w:i/>
        <w:color w:val="F79646" w:themeColor="accent6"/>
        <w:sz w:val="20"/>
      </w:rPr>
      <w:t>&lt;If desired, enter the name of the IC or another footer and choose the type of ICR from the dropdown. Delete one or both fields if desired</w:t>
    </w:r>
    <w:r>
      <w:rPr>
        <w:rFonts w:ascii="Arial" w:hAnsi="Arial" w:cs="Arial"/>
        <w:i/>
        <w:color w:val="F79646" w:themeColor="accent6"/>
        <w:sz w:val="20"/>
      </w:rPr>
      <w:t xml:space="preserve">, and this tool </w:t>
    </w:r>
    <w:r>
      <w:rPr>
        <w:rFonts w:ascii="Arial" w:hAnsi="Arial" w:cs="Arial"/>
        <w:i/>
        <w:color w:val="F79646" w:themeColor="accent6"/>
        <w:sz w:val="20"/>
      </w:rPr>
      <w:t>tip.</w:t>
    </w:r>
    <w:r w:rsidRPr="00AA6C65">
      <w:rPr>
        <w:rFonts w:ascii="Arial" w:hAnsi="Arial" w:cs="Arial"/>
        <w:i/>
        <w:color w:val="F79646" w:themeColor="accent6"/>
        <w:sz w:val="20"/>
      </w:rPr>
      <w:t>.</w:t>
    </w:r>
    <w:r w:rsidRPr="00AA6C65">
      <w:rPr>
        <w:rFonts w:ascii="Arial" w:hAnsi="Arial" w:cs="Arial"/>
        <w:i/>
        <w:color w:val="F79646" w:themeColor="accent6"/>
        <w:sz w:val="20"/>
      </w:rPr>
      <w:t>&g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4689C" w14:paraId="2DE5CC10" w14:textId="77777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Style3"/>
      </w:rPr>
      <w:alias w:val="Title"/>
      <w:tag w:val="Title"/>
      <w:id w:val="2069218084"/>
      <w:placeholder>
        <w:docPart w:val="ECBEB3C240D04B43AF62E4CAB8D7D8A2"/>
      </w:placeholder>
      <w:richText/>
    </w:sdtPr>
    <w:sdtEndPr>
      <w:rPr>
        <w:rStyle w:val="DefaultParagraphFont"/>
        <w:rFonts w:ascii="Times New Roman" w:hAnsi="Times New Roman"/>
        <w:b w:val="0"/>
        <w:color w:val="auto"/>
        <w:sz w:val="18"/>
        <w:szCs w:val="18"/>
      </w:rPr>
    </w:sdtEndPr>
    <w:sdtContent>
      <w:p w:rsidR="000E7B68" w:rsidRPr="004A2AD3" w:rsidP="000E7B68" w14:paraId="7C5E0320" w14:textId="4988F457">
        <w:pPr>
          <w:spacing w:line="276" w:lineRule="auto"/>
          <w:rPr>
            <w:rStyle w:val="Style3"/>
            <w:b w:val="0"/>
            <w:color w:val="auto"/>
            <w:sz w:val="18"/>
            <w:szCs w:val="18"/>
          </w:rPr>
        </w:pPr>
        <w:r w:rsidRPr="004A2AD3">
          <w:rPr>
            <w:rStyle w:val="Style3"/>
            <w:sz w:val="18"/>
            <w:szCs w:val="18"/>
          </w:rPr>
          <w:t>State Synopses of State Oral Health Programs</w:t>
        </w:r>
      </w:p>
    </w:sdtContent>
  </w:sdt>
  <w:p w:rsidR="007A47A5" w:rsidRPr="004A2AD3" w:rsidP="00880185" w14:paraId="29B6D072" w14:textId="0EDBA759">
    <w:pPr>
      <w:rPr>
        <w:b/>
        <w:sz w:val="18"/>
        <w:szCs w:val="18"/>
      </w:rPr>
    </w:pPr>
    <w:sdt>
      <w:sdtPr>
        <w:rPr>
          <w:rFonts w:ascii="Arial Nova" w:hAnsi="Arial Nova"/>
          <w:sz w:val="18"/>
          <w:szCs w:val="18"/>
        </w:rPr>
        <w:tag w:val="Classification"/>
        <w:id w:val="-842622281"/>
        <w:placeholder>
          <w:docPart w:val="F86B669833934500B39C2273DD5CAC13"/>
        </w:placeholder>
        <w:dropDownList w:lastValue="Existing Collection in Use Without an OMB Control #">
          <w:listItem w:value="Choose an item."/>
          <w:listItem w:value="New" w:displayText="New"/>
          <w:listItem w:value="Existing Collection in Use Without an OMB Control #" w:displayText="Existing Collection in Use Without an OMB Control #"/>
          <w:listItem w:value="Extension:" w:displayText="Extension:"/>
          <w:listItem w:value="Reinstatement:" w:displayText="Reinstatement:"/>
          <w:listItem w:value="Reinstatement With Change:" w:displayText="Reinstatement With Change:"/>
          <w:listItem w:value="Revision:" w:displayText="Revision:"/>
        </w:dropDownList>
      </w:sdtPr>
      <w:sdtContent>
        <w:r>
          <w:rPr>
            <w:rFonts w:ascii="Arial Nova" w:hAnsi="Arial Nova"/>
            <w:sz w:val="18"/>
            <w:szCs w:val="18"/>
          </w:rPr>
          <w:t>Existing Collection in Use Without an OMB Control #</w:t>
        </w:r>
      </w:sdtContent>
    </w:sdt>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4689C" w14:paraId="6B47F62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A6C65" w:rsidRPr="00AA6C65" w:rsidP="00AA6C65" w14:paraId="22C80848" w14:textId="77777777">
    <w:pPr>
      <w:rPr>
        <w:rFonts w:ascii="Arial Nova" w:hAnsi="Arial Nova"/>
        <w:b/>
        <w:i/>
        <w:color w:val="F79646" w:themeColor="accent6"/>
      </w:rPr>
    </w:pPr>
  </w:p>
  <w:p w:rsidR="00B963A0" w:rsidRPr="00CB20E7" w:rsidP="00CB20E7" w14:paraId="6A56C9C6" w14:textId="4DDD6665">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E503FD" w:rsidP="00E503FD" w14:paraId="135779EC" w14:textId="28C93D6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E130409"/>
    <w:multiLevelType w:val="hybridMultilevel"/>
    <w:tmpl w:val="D3247E6A"/>
    <w:lvl w:ilvl="0">
      <w:start w:val="1"/>
      <w:numFmt w:val="decimal"/>
      <w:lvlText w:val="%1."/>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
    <w:nsid w:val="005F6D68"/>
    <w:multiLevelType w:val="hybridMultilevel"/>
    <w:tmpl w:val="1EE8FA7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0EE612D"/>
    <w:multiLevelType w:val="hybridMultilevel"/>
    <w:tmpl w:val="746E063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013924DE"/>
    <w:multiLevelType w:val="hybridMultilevel"/>
    <w:tmpl w:val="0010BBE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23A07B1"/>
    <w:multiLevelType w:val="hybridMultilevel"/>
    <w:tmpl w:val="A2006F2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13E3169C"/>
    <w:multiLevelType w:val="hybridMultilevel"/>
    <w:tmpl w:val="1766101C"/>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6">
    <w:nsid w:val="143858FA"/>
    <w:multiLevelType w:val="hybridMultilevel"/>
    <w:tmpl w:val="0F3E3424"/>
    <w:lvl w:ilvl="0">
      <w:start w:val="1"/>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145A764A"/>
    <w:multiLevelType w:val="hybridMultilevel"/>
    <w:tmpl w:val="8EA6E49A"/>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8">
    <w:nsid w:val="14E70EE1"/>
    <w:multiLevelType w:val="hybridMultilevel"/>
    <w:tmpl w:val="1428C94C"/>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9">
    <w:nsid w:val="171B16A2"/>
    <w:multiLevelType w:val="hybridMultilevel"/>
    <w:tmpl w:val="DB922DEE"/>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0">
    <w:nsid w:val="18F05925"/>
    <w:multiLevelType w:val="hybridMultilevel"/>
    <w:tmpl w:val="623ABEB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1C983CD3"/>
    <w:multiLevelType w:val="hybridMultilevel"/>
    <w:tmpl w:val="6B261738"/>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2">
    <w:nsid w:val="24272628"/>
    <w:multiLevelType w:val="hybridMultilevel"/>
    <w:tmpl w:val="FB14C3A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246207C2"/>
    <w:multiLevelType w:val="hybridMultilevel"/>
    <w:tmpl w:val="8A683274"/>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4">
    <w:nsid w:val="270F21B7"/>
    <w:multiLevelType w:val="hybridMultilevel"/>
    <w:tmpl w:val="F264A4AE"/>
    <w:lvl w:ilvl="0">
      <w:start w:val="1"/>
      <w:numFmt w:val="upperLetter"/>
      <w:lvlText w:val="%1."/>
      <w:lvlJc w:val="left"/>
      <w:pPr>
        <w:tabs>
          <w:tab w:val="num" w:pos="-300"/>
        </w:tabs>
        <w:ind w:left="-300" w:hanging="780"/>
      </w:pPr>
      <w:rPr>
        <w:rFonts w:hint="default"/>
      </w:rPr>
    </w:lvl>
    <w:lvl w:ilvl="1">
      <w:start w:val="1"/>
      <w:numFmt w:val="lowerLetter"/>
      <w:lvlText w:val="%2."/>
      <w:lvlJc w:val="left"/>
      <w:pPr>
        <w:tabs>
          <w:tab w:val="num" w:pos="0"/>
        </w:tabs>
        <w:ind w:left="0" w:hanging="360"/>
      </w:pPr>
    </w:lvl>
    <w:lvl w:ilvl="2">
      <w:start w:val="1"/>
      <w:numFmt w:val="lowerRoman"/>
      <w:lvlText w:val="%3."/>
      <w:lvlJc w:val="right"/>
      <w:pPr>
        <w:tabs>
          <w:tab w:val="num" w:pos="720"/>
        </w:tabs>
        <w:ind w:left="720" w:hanging="180"/>
      </w:pPr>
    </w:lvl>
    <w:lvl w:ilvl="3" w:tentative="1">
      <w:start w:val="1"/>
      <w:numFmt w:val="decimal"/>
      <w:lvlText w:val="%4."/>
      <w:lvlJc w:val="left"/>
      <w:pPr>
        <w:tabs>
          <w:tab w:val="num" w:pos="1440"/>
        </w:tabs>
        <w:ind w:left="1440" w:hanging="360"/>
      </w:pPr>
    </w:lvl>
    <w:lvl w:ilvl="4" w:tentative="1">
      <w:start w:val="1"/>
      <w:numFmt w:val="lowerLetter"/>
      <w:lvlText w:val="%5."/>
      <w:lvlJc w:val="left"/>
      <w:pPr>
        <w:tabs>
          <w:tab w:val="num" w:pos="2160"/>
        </w:tabs>
        <w:ind w:left="2160" w:hanging="360"/>
      </w:pPr>
    </w:lvl>
    <w:lvl w:ilvl="5" w:tentative="1">
      <w:start w:val="1"/>
      <w:numFmt w:val="lowerRoman"/>
      <w:lvlText w:val="%6."/>
      <w:lvlJc w:val="right"/>
      <w:pPr>
        <w:tabs>
          <w:tab w:val="num" w:pos="2880"/>
        </w:tabs>
        <w:ind w:left="2880" w:hanging="180"/>
      </w:pPr>
    </w:lvl>
    <w:lvl w:ilvl="6" w:tentative="1">
      <w:start w:val="1"/>
      <w:numFmt w:val="decimal"/>
      <w:lvlText w:val="%7."/>
      <w:lvlJc w:val="left"/>
      <w:pPr>
        <w:tabs>
          <w:tab w:val="num" w:pos="3600"/>
        </w:tabs>
        <w:ind w:left="3600" w:hanging="360"/>
      </w:pPr>
    </w:lvl>
    <w:lvl w:ilvl="7" w:tentative="1">
      <w:start w:val="1"/>
      <w:numFmt w:val="lowerLetter"/>
      <w:lvlText w:val="%8."/>
      <w:lvlJc w:val="left"/>
      <w:pPr>
        <w:tabs>
          <w:tab w:val="num" w:pos="4320"/>
        </w:tabs>
        <w:ind w:left="4320" w:hanging="360"/>
      </w:pPr>
    </w:lvl>
    <w:lvl w:ilvl="8" w:tentative="1">
      <w:start w:val="1"/>
      <w:numFmt w:val="lowerRoman"/>
      <w:lvlText w:val="%9."/>
      <w:lvlJc w:val="right"/>
      <w:pPr>
        <w:tabs>
          <w:tab w:val="num" w:pos="5040"/>
        </w:tabs>
        <w:ind w:left="5040" w:hanging="180"/>
      </w:pPr>
    </w:lvl>
  </w:abstractNum>
  <w:abstractNum w:abstractNumId="15">
    <w:nsid w:val="297764CC"/>
    <w:multiLevelType w:val="hybridMultilevel"/>
    <w:tmpl w:val="85F48AAE"/>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2A484780"/>
    <w:multiLevelType w:val="hybridMultilevel"/>
    <w:tmpl w:val="6F7A2B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2B534629"/>
    <w:multiLevelType w:val="hybridMultilevel"/>
    <w:tmpl w:val="6C3CA36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8">
    <w:nsid w:val="32F05FE2"/>
    <w:multiLevelType w:val="hybridMultilevel"/>
    <w:tmpl w:val="589AA1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32F758EB"/>
    <w:multiLevelType w:val="hybridMultilevel"/>
    <w:tmpl w:val="CD0A727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344D1A29"/>
    <w:multiLevelType w:val="hybridMultilevel"/>
    <w:tmpl w:val="AB50CA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346413D5"/>
    <w:multiLevelType w:val="hybridMultilevel"/>
    <w:tmpl w:val="B20C1226"/>
    <w:lvl w:ilvl="0">
      <w:start w:val="1"/>
      <w:numFmt w:val="bullet"/>
      <w:lvlText w:val="-"/>
      <w:lvlJc w:val="left"/>
      <w:pPr>
        <w:ind w:left="720" w:hanging="360"/>
      </w:pPr>
      <w:rPr>
        <w:rFonts w:ascii="Calibri" w:eastAsia="Calibri" w:hAnsi="Calibri"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37C669B8"/>
    <w:multiLevelType w:val="hybridMultilevel"/>
    <w:tmpl w:val="BED2188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3BFE348A"/>
    <w:multiLevelType w:val="hybridMultilevel"/>
    <w:tmpl w:val="B29C8B6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3FF01A43"/>
    <w:multiLevelType w:val="hybridMultilevel"/>
    <w:tmpl w:val="C344BC1A"/>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5">
    <w:nsid w:val="46CB12E5"/>
    <w:multiLevelType w:val="hybridMultilevel"/>
    <w:tmpl w:val="6054CF9C"/>
    <w:lvl w:ilvl="0">
      <w:start w:val="1"/>
      <w:numFmt w:val="decimal"/>
      <w:lvlText w:val="%1."/>
      <w:lvlJc w:val="left"/>
      <w:pPr>
        <w:ind w:left="720" w:hanging="360"/>
      </w:pPr>
      <w:rPr>
        <w:rFonts w:hint="default"/>
        <w:color w:val="80808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47C52645"/>
    <w:multiLevelType w:val="hybridMultilevel"/>
    <w:tmpl w:val="C4EE7DE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7">
    <w:nsid w:val="495E6435"/>
    <w:multiLevelType w:val="hybridMultilevel"/>
    <w:tmpl w:val="D3B2E0A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8">
    <w:nsid w:val="49A16B0B"/>
    <w:multiLevelType w:val="hybridMultilevel"/>
    <w:tmpl w:val="B4E415E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9">
    <w:nsid w:val="4ADB05DB"/>
    <w:multiLevelType w:val="hybridMultilevel"/>
    <w:tmpl w:val="8C9EED1E"/>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0">
    <w:nsid w:val="4DBB4C02"/>
    <w:multiLevelType w:val="hybridMultilevel"/>
    <w:tmpl w:val="231EA9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Times New Roman"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Times New Roman"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Times New Roman" w:hint="default"/>
      </w:rPr>
    </w:lvl>
    <w:lvl w:ilvl="8">
      <w:start w:val="1"/>
      <w:numFmt w:val="bullet"/>
      <w:lvlText w:val=""/>
      <w:lvlJc w:val="left"/>
      <w:pPr>
        <w:ind w:left="6480" w:hanging="360"/>
      </w:pPr>
      <w:rPr>
        <w:rFonts w:ascii="Wingdings" w:hAnsi="Wingdings" w:hint="default"/>
      </w:rPr>
    </w:lvl>
  </w:abstractNum>
  <w:abstractNum w:abstractNumId="31">
    <w:nsid w:val="4FC75274"/>
    <w:multiLevelType w:val="hybridMultilevel"/>
    <w:tmpl w:val="EE840476"/>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nsid w:val="56EF635F"/>
    <w:multiLevelType w:val="hybridMultilevel"/>
    <w:tmpl w:val="FEFCB1AC"/>
    <w:lvl w:ilvl="0">
      <w:start w:val="1"/>
      <w:numFmt w:val="bullet"/>
      <w:lvlText w:val=""/>
      <w:lvlJc w:val="left"/>
      <w:pPr>
        <w:tabs>
          <w:tab w:val="num" w:pos="720"/>
        </w:tabs>
        <w:ind w:left="720" w:hanging="360"/>
      </w:pPr>
      <w:rPr>
        <w:rFonts w:ascii="Symbol" w:hAnsi="Symbol" w:hint="default"/>
        <w:sz w:val="24"/>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3">
    <w:nsid w:val="56F542D8"/>
    <w:multiLevelType w:val="hybridMultilevel"/>
    <w:tmpl w:val="101C4F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5A676DDF"/>
    <w:multiLevelType w:val="hybridMultilevel"/>
    <w:tmpl w:val="A8BE1AFA"/>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hint="default"/>
      </w:rPr>
    </w:lvl>
    <w:lvl w:ilvl="8" w:tentative="1">
      <w:start w:val="1"/>
      <w:numFmt w:val="bullet"/>
      <w:lvlText w:val=""/>
      <w:lvlJc w:val="left"/>
      <w:pPr>
        <w:ind w:left="6120" w:hanging="360"/>
      </w:pPr>
      <w:rPr>
        <w:rFonts w:ascii="Wingdings" w:hAnsi="Wingdings" w:hint="default"/>
      </w:rPr>
    </w:lvl>
  </w:abstractNum>
  <w:abstractNum w:abstractNumId="35">
    <w:nsid w:val="5CB964EA"/>
    <w:multiLevelType w:val="hybridMultilevel"/>
    <w:tmpl w:val="2B52326E"/>
    <w:lvl w:ilvl="0">
      <w:start w:val="0"/>
      <w:numFmt w:val="bullet"/>
      <w:lvlText w:val="-"/>
      <w:lvlJc w:val="left"/>
      <w:pPr>
        <w:ind w:left="720" w:hanging="360"/>
      </w:pPr>
      <w:rPr>
        <w:rFonts w:ascii="Times New Roman" w:eastAsia="Times New Roman"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6">
    <w:nsid w:val="5E320031"/>
    <w:multiLevelType w:val="hybridMultilevel"/>
    <w:tmpl w:val="2AAC89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7">
    <w:nsid w:val="61623310"/>
    <w:multiLevelType w:val="hybridMultilevel"/>
    <w:tmpl w:val="731EA39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65386DFA"/>
    <w:multiLevelType w:val="hybridMultilevel"/>
    <w:tmpl w:val="F04ACC6E"/>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9">
    <w:nsid w:val="66866E96"/>
    <w:multiLevelType w:val="hybridMultilevel"/>
    <w:tmpl w:val="8416CD58"/>
    <w:lvl w:ilvl="0">
      <w:start w:val="1"/>
      <w:numFmt w:val="bullet"/>
      <w:lvlText w:val="•"/>
      <w:lvlJc w:val="left"/>
      <w:pPr>
        <w:tabs>
          <w:tab w:val="num" w:pos="720"/>
        </w:tabs>
        <w:ind w:left="720" w:hanging="360"/>
      </w:pPr>
      <w:rPr>
        <w:rFonts w:ascii="Arial" w:hAnsi="Arial"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40">
    <w:nsid w:val="66D003B7"/>
    <w:multiLevelType w:val="hybridMultilevel"/>
    <w:tmpl w:val="ABC08ACE"/>
    <w:lvl w:ilvl="0">
      <w:start w:val="2"/>
      <w:numFmt w:val="bullet"/>
      <w:lvlText w:val="-"/>
      <w:lvlJc w:val="left"/>
      <w:pPr>
        <w:ind w:left="720" w:hanging="360"/>
      </w:pPr>
      <w:rPr>
        <w:rFonts w:ascii="Calibri" w:hAnsi="Calibri" w:eastAsiaTheme="minorHAnsi" w:cstheme="minorBid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1">
    <w:nsid w:val="671E3BB2"/>
    <w:multiLevelType w:val="hybridMultilevel"/>
    <w:tmpl w:val="B5D68828"/>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2">
    <w:nsid w:val="69B16A3B"/>
    <w:multiLevelType w:val="hybridMultilevel"/>
    <w:tmpl w:val="8FB2216C"/>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3">
    <w:nsid w:val="6B04461F"/>
    <w:multiLevelType w:val="hybridMultilevel"/>
    <w:tmpl w:val="B1661AB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44">
    <w:nsid w:val="6B27100C"/>
    <w:multiLevelType w:val="hybridMultilevel"/>
    <w:tmpl w:val="5DC6CCD2"/>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5">
    <w:nsid w:val="6C4611CB"/>
    <w:multiLevelType w:val="hybridMultilevel"/>
    <w:tmpl w:val="8710EE7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6">
    <w:nsid w:val="73DA4216"/>
    <w:multiLevelType w:val="hybridMultilevel"/>
    <w:tmpl w:val="106EC098"/>
    <w:lvl w:ilvl="0">
      <w:start w:val="1"/>
      <w:numFmt w:val="upperRoman"/>
      <w:lvlText w:val="%1."/>
      <w:lvlJc w:val="left"/>
      <w:pPr>
        <w:ind w:left="720" w:hanging="72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7">
    <w:nsid w:val="74CF6935"/>
    <w:multiLevelType w:val="hybridMultilevel"/>
    <w:tmpl w:val="D6A27D0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8">
    <w:nsid w:val="7550519C"/>
    <w:multiLevelType w:val="hybridMultilevel"/>
    <w:tmpl w:val="45D45CAC"/>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num w:numId="1" w16cid:durableId="416563299">
    <w:abstractNumId w:val="2"/>
  </w:num>
  <w:num w:numId="2" w16cid:durableId="1551838008">
    <w:abstractNumId w:val="44"/>
  </w:num>
  <w:num w:numId="3" w16cid:durableId="864557944">
    <w:abstractNumId w:val="42"/>
  </w:num>
  <w:num w:numId="4" w16cid:durableId="1310597105">
    <w:abstractNumId w:val="34"/>
  </w:num>
  <w:num w:numId="5" w16cid:durableId="1721635210">
    <w:abstractNumId w:val="3"/>
  </w:num>
  <w:num w:numId="6" w16cid:durableId="1100678800">
    <w:abstractNumId w:val="38"/>
  </w:num>
  <w:num w:numId="7" w16cid:durableId="699940796">
    <w:abstractNumId w:val="45"/>
  </w:num>
  <w:num w:numId="8" w16cid:durableId="543519110">
    <w:abstractNumId w:val="32"/>
  </w:num>
  <w:num w:numId="9" w16cid:durableId="653215507">
    <w:abstractNumId w:val="5"/>
  </w:num>
  <w:num w:numId="10" w16cid:durableId="1583946571">
    <w:abstractNumId w:val="14"/>
  </w:num>
  <w:num w:numId="11" w16cid:durableId="1893225616">
    <w:abstractNumId w:val="17"/>
  </w:num>
  <w:num w:numId="12" w16cid:durableId="1591692259">
    <w:abstractNumId w:val="31"/>
  </w:num>
  <w:num w:numId="13" w16cid:durableId="1919710033">
    <w:abstractNumId w:val="30"/>
  </w:num>
  <w:num w:numId="14" w16cid:durableId="249776300">
    <w:abstractNumId w:val="46"/>
  </w:num>
  <w:num w:numId="15" w16cid:durableId="180045863">
    <w:abstractNumId w:val="33"/>
  </w:num>
  <w:num w:numId="16" w16cid:durableId="939263107">
    <w:abstractNumId w:val="20"/>
  </w:num>
  <w:num w:numId="17" w16cid:durableId="1683435903">
    <w:abstractNumId w:val="1"/>
  </w:num>
  <w:num w:numId="18" w16cid:durableId="85852557">
    <w:abstractNumId w:val="28"/>
  </w:num>
  <w:num w:numId="19" w16cid:durableId="1067148223">
    <w:abstractNumId w:val="22"/>
  </w:num>
  <w:num w:numId="20" w16cid:durableId="1940336185">
    <w:abstractNumId w:val="15"/>
  </w:num>
  <w:num w:numId="21" w16cid:durableId="2120567502">
    <w:abstractNumId w:val="41"/>
  </w:num>
  <w:num w:numId="22" w16cid:durableId="278877801">
    <w:abstractNumId w:val="48"/>
  </w:num>
  <w:num w:numId="23" w16cid:durableId="658536553">
    <w:abstractNumId w:val="16"/>
  </w:num>
  <w:num w:numId="24" w16cid:durableId="1418795045">
    <w:abstractNumId w:val="8"/>
  </w:num>
  <w:num w:numId="25" w16cid:durableId="608587695">
    <w:abstractNumId w:val="13"/>
  </w:num>
  <w:num w:numId="26" w16cid:durableId="528374019">
    <w:abstractNumId w:val="40"/>
  </w:num>
  <w:num w:numId="27" w16cid:durableId="971524059">
    <w:abstractNumId w:val="18"/>
  </w:num>
  <w:num w:numId="28" w16cid:durableId="610213071">
    <w:abstractNumId w:val="35"/>
  </w:num>
  <w:num w:numId="29" w16cid:durableId="225265929">
    <w:abstractNumId w:val="10"/>
  </w:num>
  <w:num w:numId="30" w16cid:durableId="1024556011">
    <w:abstractNumId w:val="37"/>
  </w:num>
  <w:num w:numId="31" w16cid:durableId="417558946">
    <w:abstractNumId w:val="39"/>
  </w:num>
  <w:num w:numId="32" w16cid:durableId="1370570838">
    <w:abstractNumId w:val="11"/>
  </w:num>
  <w:num w:numId="33" w16cid:durableId="1014304462">
    <w:abstractNumId w:val="24"/>
  </w:num>
  <w:num w:numId="34" w16cid:durableId="813717749">
    <w:abstractNumId w:val="29"/>
  </w:num>
  <w:num w:numId="35" w16cid:durableId="1379738193">
    <w:abstractNumId w:val="9"/>
  </w:num>
  <w:num w:numId="36" w16cid:durableId="688214659">
    <w:abstractNumId w:val="26"/>
  </w:num>
  <w:num w:numId="37" w16cid:durableId="1254969026">
    <w:abstractNumId w:val="43"/>
  </w:num>
  <w:num w:numId="38" w16cid:durableId="1704668796">
    <w:abstractNumId w:val="27"/>
  </w:num>
  <w:num w:numId="39" w16cid:durableId="129636900">
    <w:abstractNumId w:val="4"/>
  </w:num>
  <w:num w:numId="40" w16cid:durableId="131292274">
    <w:abstractNumId w:val="0"/>
  </w:num>
  <w:num w:numId="41" w16cid:durableId="1178694135">
    <w:abstractNumId w:val="12"/>
  </w:num>
  <w:num w:numId="42" w16cid:durableId="1392535241">
    <w:abstractNumId w:val="36"/>
  </w:num>
  <w:num w:numId="43" w16cid:durableId="940991129">
    <w:abstractNumId w:val="23"/>
  </w:num>
  <w:num w:numId="44" w16cid:durableId="907346862">
    <w:abstractNumId w:val="7"/>
  </w:num>
  <w:num w:numId="45" w16cid:durableId="1923752559">
    <w:abstractNumId w:val="19"/>
  </w:num>
  <w:num w:numId="46" w16cid:durableId="2010323332">
    <w:abstractNumId w:val="47"/>
  </w:num>
  <w:num w:numId="47" w16cid:durableId="56830165">
    <w:abstractNumId w:val="25"/>
  </w:num>
  <w:num w:numId="48" w16cid:durableId="939800432">
    <w:abstractNumId w:val="21"/>
  </w:num>
  <w:num w:numId="49" w16cid:durableId="6948147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3630"/>
    <w:rsid w:val="00000A42"/>
    <w:rsid w:val="000033EF"/>
    <w:rsid w:val="000037D0"/>
    <w:rsid w:val="00004259"/>
    <w:rsid w:val="000047FB"/>
    <w:rsid w:val="0000512E"/>
    <w:rsid w:val="00005189"/>
    <w:rsid w:val="000062B0"/>
    <w:rsid w:val="0000793A"/>
    <w:rsid w:val="0001151F"/>
    <w:rsid w:val="00013103"/>
    <w:rsid w:val="00017A6A"/>
    <w:rsid w:val="00017FAF"/>
    <w:rsid w:val="00022E71"/>
    <w:rsid w:val="000237A2"/>
    <w:rsid w:val="000242BE"/>
    <w:rsid w:val="00024725"/>
    <w:rsid w:val="000309E3"/>
    <w:rsid w:val="000319C8"/>
    <w:rsid w:val="000324D6"/>
    <w:rsid w:val="00033648"/>
    <w:rsid w:val="00033796"/>
    <w:rsid w:val="00034F33"/>
    <w:rsid w:val="000359A5"/>
    <w:rsid w:val="00036D1A"/>
    <w:rsid w:val="00040A1B"/>
    <w:rsid w:val="00040B8C"/>
    <w:rsid w:val="000433C4"/>
    <w:rsid w:val="00044E54"/>
    <w:rsid w:val="00045A69"/>
    <w:rsid w:val="00046505"/>
    <w:rsid w:val="000501C2"/>
    <w:rsid w:val="00050767"/>
    <w:rsid w:val="000512F8"/>
    <w:rsid w:val="000522B5"/>
    <w:rsid w:val="000530D1"/>
    <w:rsid w:val="00053E32"/>
    <w:rsid w:val="00055BF9"/>
    <w:rsid w:val="000579E1"/>
    <w:rsid w:val="00060FCF"/>
    <w:rsid w:val="00061A8E"/>
    <w:rsid w:val="000630F7"/>
    <w:rsid w:val="00064195"/>
    <w:rsid w:val="0006499B"/>
    <w:rsid w:val="00065A2F"/>
    <w:rsid w:val="00065C4E"/>
    <w:rsid w:val="000664E6"/>
    <w:rsid w:val="00066C84"/>
    <w:rsid w:val="00067856"/>
    <w:rsid w:val="00070107"/>
    <w:rsid w:val="000725F2"/>
    <w:rsid w:val="00072862"/>
    <w:rsid w:val="0007452A"/>
    <w:rsid w:val="0007590D"/>
    <w:rsid w:val="0007619B"/>
    <w:rsid w:val="000766C9"/>
    <w:rsid w:val="00076E31"/>
    <w:rsid w:val="00080332"/>
    <w:rsid w:val="0008145F"/>
    <w:rsid w:val="00081AE9"/>
    <w:rsid w:val="00081EEB"/>
    <w:rsid w:val="00082B16"/>
    <w:rsid w:val="00083A1D"/>
    <w:rsid w:val="00084E30"/>
    <w:rsid w:val="000854EA"/>
    <w:rsid w:val="000909FC"/>
    <w:rsid w:val="00092684"/>
    <w:rsid w:val="000946D5"/>
    <w:rsid w:val="00094D3C"/>
    <w:rsid w:val="00095E18"/>
    <w:rsid w:val="00096C70"/>
    <w:rsid w:val="00097317"/>
    <w:rsid w:val="000A08FD"/>
    <w:rsid w:val="000A3F81"/>
    <w:rsid w:val="000A65C9"/>
    <w:rsid w:val="000A6B50"/>
    <w:rsid w:val="000B0295"/>
    <w:rsid w:val="000B0852"/>
    <w:rsid w:val="000B094E"/>
    <w:rsid w:val="000B09C8"/>
    <w:rsid w:val="000B16A4"/>
    <w:rsid w:val="000B2641"/>
    <w:rsid w:val="000B3851"/>
    <w:rsid w:val="000B3999"/>
    <w:rsid w:val="000B58C3"/>
    <w:rsid w:val="000B70DD"/>
    <w:rsid w:val="000C132A"/>
    <w:rsid w:val="000C1F14"/>
    <w:rsid w:val="000C285F"/>
    <w:rsid w:val="000C51C2"/>
    <w:rsid w:val="000C5919"/>
    <w:rsid w:val="000C5E44"/>
    <w:rsid w:val="000C619C"/>
    <w:rsid w:val="000C6D0F"/>
    <w:rsid w:val="000C7912"/>
    <w:rsid w:val="000D1673"/>
    <w:rsid w:val="000D194D"/>
    <w:rsid w:val="000D1CA4"/>
    <w:rsid w:val="000D2195"/>
    <w:rsid w:val="000D6608"/>
    <w:rsid w:val="000D7EF9"/>
    <w:rsid w:val="000E2E84"/>
    <w:rsid w:val="000E5540"/>
    <w:rsid w:val="000E576B"/>
    <w:rsid w:val="000E6748"/>
    <w:rsid w:val="000E7395"/>
    <w:rsid w:val="000E7B68"/>
    <w:rsid w:val="000F0603"/>
    <w:rsid w:val="000F06E9"/>
    <w:rsid w:val="000F0DCE"/>
    <w:rsid w:val="000F1078"/>
    <w:rsid w:val="000F1F30"/>
    <w:rsid w:val="000F244F"/>
    <w:rsid w:val="000F2885"/>
    <w:rsid w:val="000F2DB9"/>
    <w:rsid w:val="000F3623"/>
    <w:rsid w:val="000F3FB3"/>
    <w:rsid w:val="000F4F1C"/>
    <w:rsid w:val="000F56AA"/>
    <w:rsid w:val="000F6F87"/>
    <w:rsid w:val="000F7EEF"/>
    <w:rsid w:val="0010150C"/>
    <w:rsid w:val="00102B48"/>
    <w:rsid w:val="00105229"/>
    <w:rsid w:val="0011180A"/>
    <w:rsid w:val="00112FD5"/>
    <w:rsid w:val="00114387"/>
    <w:rsid w:val="001148F6"/>
    <w:rsid w:val="001148FC"/>
    <w:rsid w:val="00114FD4"/>
    <w:rsid w:val="001153F8"/>
    <w:rsid w:val="0011553A"/>
    <w:rsid w:val="00115816"/>
    <w:rsid w:val="00115E34"/>
    <w:rsid w:val="001179D5"/>
    <w:rsid w:val="00120F36"/>
    <w:rsid w:val="00121138"/>
    <w:rsid w:val="0012142F"/>
    <w:rsid w:val="00121838"/>
    <w:rsid w:val="00121CC6"/>
    <w:rsid w:val="00122E6C"/>
    <w:rsid w:val="001242B8"/>
    <w:rsid w:val="00125761"/>
    <w:rsid w:val="00126574"/>
    <w:rsid w:val="00130969"/>
    <w:rsid w:val="001313E9"/>
    <w:rsid w:val="00132652"/>
    <w:rsid w:val="0013354D"/>
    <w:rsid w:val="0013384E"/>
    <w:rsid w:val="0013396B"/>
    <w:rsid w:val="00134607"/>
    <w:rsid w:val="00136571"/>
    <w:rsid w:val="00143AB2"/>
    <w:rsid w:val="00144DE3"/>
    <w:rsid w:val="001470A0"/>
    <w:rsid w:val="00147EB9"/>
    <w:rsid w:val="00147F1A"/>
    <w:rsid w:val="00150710"/>
    <w:rsid w:val="00151981"/>
    <w:rsid w:val="00151C86"/>
    <w:rsid w:val="001531DE"/>
    <w:rsid w:val="00153475"/>
    <w:rsid w:val="001538D4"/>
    <w:rsid w:val="0015439F"/>
    <w:rsid w:val="00154594"/>
    <w:rsid w:val="00155038"/>
    <w:rsid w:val="0015668B"/>
    <w:rsid w:val="0015783D"/>
    <w:rsid w:val="001616EB"/>
    <w:rsid w:val="00162473"/>
    <w:rsid w:val="00164C6F"/>
    <w:rsid w:val="001657F2"/>
    <w:rsid w:val="00165ECD"/>
    <w:rsid w:val="001671C5"/>
    <w:rsid w:val="001673E8"/>
    <w:rsid w:val="00167586"/>
    <w:rsid w:val="00167D2E"/>
    <w:rsid w:val="00170DEF"/>
    <w:rsid w:val="00170E23"/>
    <w:rsid w:val="0017104A"/>
    <w:rsid w:val="001724E5"/>
    <w:rsid w:val="00173254"/>
    <w:rsid w:val="001738AE"/>
    <w:rsid w:val="00174DD9"/>
    <w:rsid w:val="00175229"/>
    <w:rsid w:val="00175487"/>
    <w:rsid w:val="00176999"/>
    <w:rsid w:val="00176F65"/>
    <w:rsid w:val="00180BEC"/>
    <w:rsid w:val="00180FCF"/>
    <w:rsid w:val="001813F6"/>
    <w:rsid w:val="00182BDA"/>
    <w:rsid w:val="00182DF6"/>
    <w:rsid w:val="00183D18"/>
    <w:rsid w:val="001878A2"/>
    <w:rsid w:val="001904B6"/>
    <w:rsid w:val="0019297B"/>
    <w:rsid w:val="00192CEC"/>
    <w:rsid w:val="00192F7F"/>
    <w:rsid w:val="001931EB"/>
    <w:rsid w:val="0019358B"/>
    <w:rsid w:val="00193E62"/>
    <w:rsid w:val="00193EC8"/>
    <w:rsid w:val="00196C0B"/>
    <w:rsid w:val="00196E50"/>
    <w:rsid w:val="001A11C3"/>
    <w:rsid w:val="001A139B"/>
    <w:rsid w:val="001A189A"/>
    <w:rsid w:val="001A1A87"/>
    <w:rsid w:val="001A1FA4"/>
    <w:rsid w:val="001A2BBF"/>
    <w:rsid w:val="001A4B39"/>
    <w:rsid w:val="001A4C40"/>
    <w:rsid w:val="001A5DAC"/>
    <w:rsid w:val="001A68E9"/>
    <w:rsid w:val="001A7079"/>
    <w:rsid w:val="001A7AA6"/>
    <w:rsid w:val="001B005D"/>
    <w:rsid w:val="001B0389"/>
    <w:rsid w:val="001B133D"/>
    <w:rsid w:val="001B1AA5"/>
    <w:rsid w:val="001B2987"/>
    <w:rsid w:val="001B2B26"/>
    <w:rsid w:val="001B2F80"/>
    <w:rsid w:val="001B4405"/>
    <w:rsid w:val="001B5844"/>
    <w:rsid w:val="001B6897"/>
    <w:rsid w:val="001B6AD7"/>
    <w:rsid w:val="001B6FBB"/>
    <w:rsid w:val="001B7C76"/>
    <w:rsid w:val="001B7F07"/>
    <w:rsid w:val="001C05F3"/>
    <w:rsid w:val="001C1DDB"/>
    <w:rsid w:val="001C1E51"/>
    <w:rsid w:val="001C32C4"/>
    <w:rsid w:val="001C3B28"/>
    <w:rsid w:val="001C555B"/>
    <w:rsid w:val="001C5962"/>
    <w:rsid w:val="001C62E4"/>
    <w:rsid w:val="001C6A40"/>
    <w:rsid w:val="001C77B5"/>
    <w:rsid w:val="001C7A1A"/>
    <w:rsid w:val="001D00B3"/>
    <w:rsid w:val="001D04E0"/>
    <w:rsid w:val="001D1A2C"/>
    <w:rsid w:val="001D209E"/>
    <w:rsid w:val="001D2B91"/>
    <w:rsid w:val="001D2ED8"/>
    <w:rsid w:val="001D30C6"/>
    <w:rsid w:val="001D4A3E"/>
    <w:rsid w:val="001D66E0"/>
    <w:rsid w:val="001D6FC8"/>
    <w:rsid w:val="001E0844"/>
    <w:rsid w:val="001E6905"/>
    <w:rsid w:val="001E6ECA"/>
    <w:rsid w:val="001E701A"/>
    <w:rsid w:val="001E73EB"/>
    <w:rsid w:val="001E77CA"/>
    <w:rsid w:val="001F0EC4"/>
    <w:rsid w:val="001F1EEB"/>
    <w:rsid w:val="001F26A8"/>
    <w:rsid w:val="001F2EF5"/>
    <w:rsid w:val="001F33BD"/>
    <w:rsid w:val="001F360D"/>
    <w:rsid w:val="001F376D"/>
    <w:rsid w:val="001F3A02"/>
    <w:rsid w:val="001F480C"/>
    <w:rsid w:val="001F5EF6"/>
    <w:rsid w:val="001F6431"/>
    <w:rsid w:val="00201A49"/>
    <w:rsid w:val="002025A1"/>
    <w:rsid w:val="002039A4"/>
    <w:rsid w:val="0020465C"/>
    <w:rsid w:val="002056A0"/>
    <w:rsid w:val="00207A38"/>
    <w:rsid w:val="00207B4E"/>
    <w:rsid w:val="00207CBA"/>
    <w:rsid w:val="002114F2"/>
    <w:rsid w:val="00211B96"/>
    <w:rsid w:val="00213ADD"/>
    <w:rsid w:val="002154C4"/>
    <w:rsid w:val="00217EEA"/>
    <w:rsid w:val="002279EB"/>
    <w:rsid w:val="002301FE"/>
    <w:rsid w:val="00232AB4"/>
    <w:rsid w:val="002330E4"/>
    <w:rsid w:val="00233784"/>
    <w:rsid w:val="002337E9"/>
    <w:rsid w:val="002348A3"/>
    <w:rsid w:val="00235238"/>
    <w:rsid w:val="00235357"/>
    <w:rsid w:val="00235C7F"/>
    <w:rsid w:val="0023775C"/>
    <w:rsid w:val="00243F50"/>
    <w:rsid w:val="002446F7"/>
    <w:rsid w:val="00245E33"/>
    <w:rsid w:val="002472C8"/>
    <w:rsid w:val="00250970"/>
    <w:rsid w:val="00250A64"/>
    <w:rsid w:val="00251480"/>
    <w:rsid w:val="002527E9"/>
    <w:rsid w:val="0025332B"/>
    <w:rsid w:val="00253630"/>
    <w:rsid w:val="0025458C"/>
    <w:rsid w:val="00254BD2"/>
    <w:rsid w:val="00255804"/>
    <w:rsid w:val="00256A23"/>
    <w:rsid w:val="00257423"/>
    <w:rsid w:val="002616D0"/>
    <w:rsid w:val="0026228E"/>
    <w:rsid w:val="00262BB5"/>
    <w:rsid w:val="00262C62"/>
    <w:rsid w:val="00262F82"/>
    <w:rsid w:val="00264B7B"/>
    <w:rsid w:val="00266D9F"/>
    <w:rsid w:val="00270A99"/>
    <w:rsid w:val="00272AA0"/>
    <w:rsid w:val="00274637"/>
    <w:rsid w:val="0027486C"/>
    <w:rsid w:val="00274E88"/>
    <w:rsid w:val="002751C6"/>
    <w:rsid w:val="00275400"/>
    <w:rsid w:val="0027592C"/>
    <w:rsid w:val="002759B6"/>
    <w:rsid w:val="002775E1"/>
    <w:rsid w:val="00277689"/>
    <w:rsid w:val="00280644"/>
    <w:rsid w:val="002811F8"/>
    <w:rsid w:val="002815D9"/>
    <w:rsid w:val="00281FCA"/>
    <w:rsid w:val="00283710"/>
    <w:rsid w:val="0028430A"/>
    <w:rsid w:val="00284424"/>
    <w:rsid w:val="002848A3"/>
    <w:rsid w:val="00286F22"/>
    <w:rsid w:val="00287F9B"/>
    <w:rsid w:val="00290C22"/>
    <w:rsid w:val="00292CB3"/>
    <w:rsid w:val="00292DA5"/>
    <w:rsid w:val="002953D1"/>
    <w:rsid w:val="00296953"/>
    <w:rsid w:val="002A17E0"/>
    <w:rsid w:val="002A1FE5"/>
    <w:rsid w:val="002A27C7"/>
    <w:rsid w:val="002A390B"/>
    <w:rsid w:val="002A49BA"/>
    <w:rsid w:val="002A6CEE"/>
    <w:rsid w:val="002B0FAD"/>
    <w:rsid w:val="002B1A07"/>
    <w:rsid w:val="002B21B1"/>
    <w:rsid w:val="002B2259"/>
    <w:rsid w:val="002B2CAA"/>
    <w:rsid w:val="002B7EE8"/>
    <w:rsid w:val="002C209D"/>
    <w:rsid w:val="002C535D"/>
    <w:rsid w:val="002C63D3"/>
    <w:rsid w:val="002C7AA6"/>
    <w:rsid w:val="002C7C99"/>
    <w:rsid w:val="002D229F"/>
    <w:rsid w:val="002D376A"/>
    <w:rsid w:val="002D4E3F"/>
    <w:rsid w:val="002D57D1"/>
    <w:rsid w:val="002D6547"/>
    <w:rsid w:val="002D7CA9"/>
    <w:rsid w:val="002E23A6"/>
    <w:rsid w:val="002E2846"/>
    <w:rsid w:val="002E3259"/>
    <w:rsid w:val="002E4650"/>
    <w:rsid w:val="002E526C"/>
    <w:rsid w:val="002E6805"/>
    <w:rsid w:val="002E7947"/>
    <w:rsid w:val="002E7982"/>
    <w:rsid w:val="002F1D85"/>
    <w:rsid w:val="00300142"/>
    <w:rsid w:val="00301626"/>
    <w:rsid w:val="00301725"/>
    <w:rsid w:val="00301898"/>
    <w:rsid w:val="00302530"/>
    <w:rsid w:val="00304671"/>
    <w:rsid w:val="00306010"/>
    <w:rsid w:val="0030618A"/>
    <w:rsid w:val="003065A4"/>
    <w:rsid w:val="003066A1"/>
    <w:rsid w:val="00307367"/>
    <w:rsid w:val="00307F28"/>
    <w:rsid w:val="00310F15"/>
    <w:rsid w:val="00311476"/>
    <w:rsid w:val="00312A01"/>
    <w:rsid w:val="00313B45"/>
    <w:rsid w:val="0031596F"/>
    <w:rsid w:val="0031613B"/>
    <w:rsid w:val="00316168"/>
    <w:rsid w:val="003161A1"/>
    <w:rsid w:val="00317DB7"/>
    <w:rsid w:val="00320835"/>
    <w:rsid w:val="00320905"/>
    <w:rsid w:val="00321CAE"/>
    <w:rsid w:val="00321F49"/>
    <w:rsid w:val="003235EF"/>
    <w:rsid w:val="00325DF6"/>
    <w:rsid w:val="00325F15"/>
    <w:rsid w:val="00326F66"/>
    <w:rsid w:val="0032763D"/>
    <w:rsid w:val="00327E3E"/>
    <w:rsid w:val="00331769"/>
    <w:rsid w:val="00333B64"/>
    <w:rsid w:val="00334D22"/>
    <w:rsid w:val="00335F87"/>
    <w:rsid w:val="003366D9"/>
    <w:rsid w:val="00336B28"/>
    <w:rsid w:val="0033790F"/>
    <w:rsid w:val="0034061F"/>
    <w:rsid w:val="00340723"/>
    <w:rsid w:val="00341165"/>
    <w:rsid w:val="00342BF5"/>
    <w:rsid w:val="003436CA"/>
    <w:rsid w:val="00344185"/>
    <w:rsid w:val="003441DD"/>
    <w:rsid w:val="00345100"/>
    <w:rsid w:val="003472E6"/>
    <w:rsid w:val="00347663"/>
    <w:rsid w:val="0034797C"/>
    <w:rsid w:val="0035065E"/>
    <w:rsid w:val="00350ADE"/>
    <w:rsid w:val="00352574"/>
    <w:rsid w:val="00354C1C"/>
    <w:rsid w:val="0035505A"/>
    <w:rsid w:val="00355865"/>
    <w:rsid w:val="003572FC"/>
    <w:rsid w:val="00360DA1"/>
    <w:rsid w:val="00361013"/>
    <w:rsid w:val="00361615"/>
    <w:rsid w:val="00361E36"/>
    <w:rsid w:val="003635DF"/>
    <w:rsid w:val="00363770"/>
    <w:rsid w:val="00363C73"/>
    <w:rsid w:val="0036467C"/>
    <w:rsid w:val="00364798"/>
    <w:rsid w:val="00364D24"/>
    <w:rsid w:val="00364DA9"/>
    <w:rsid w:val="00365637"/>
    <w:rsid w:val="003663B2"/>
    <w:rsid w:val="003669B7"/>
    <w:rsid w:val="00366A62"/>
    <w:rsid w:val="00367A1D"/>
    <w:rsid w:val="00367DDB"/>
    <w:rsid w:val="00370412"/>
    <w:rsid w:val="003707A5"/>
    <w:rsid w:val="003728DD"/>
    <w:rsid w:val="00373659"/>
    <w:rsid w:val="00373A48"/>
    <w:rsid w:val="003746F6"/>
    <w:rsid w:val="00375807"/>
    <w:rsid w:val="00375AE4"/>
    <w:rsid w:val="00376111"/>
    <w:rsid w:val="00376B95"/>
    <w:rsid w:val="00376DE3"/>
    <w:rsid w:val="0038134A"/>
    <w:rsid w:val="00382D3D"/>
    <w:rsid w:val="00383011"/>
    <w:rsid w:val="00383590"/>
    <w:rsid w:val="00385744"/>
    <w:rsid w:val="0038577C"/>
    <w:rsid w:val="00387515"/>
    <w:rsid w:val="0038779C"/>
    <w:rsid w:val="00387A30"/>
    <w:rsid w:val="00391AE3"/>
    <w:rsid w:val="003924F9"/>
    <w:rsid w:val="00392AB1"/>
    <w:rsid w:val="003930F8"/>
    <w:rsid w:val="00394A6F"/>
    <w:rsid w:val="0039597F"/>
    <w:rsid w:val="00396342"/>
    <w:rsid w:val="003963B5"/>
    <w:rsid w:val="00397C80"/>
    <w:rsid w:val="003A08BD"/>
    <w:rsid w:val="003A0E0A"/>
    <w:rsid w:val="003A3EFA"/>
    <w:rsid w:val="003A463D"/>
    <w:rsid w:val="003A4D3B"/>
    <w:rsid w:val="003A7C3D"/>
    <w:rsid w:val="003B0DA8"/>
    <w:rsid w:val="003B1BF5"/>
    <w:rsid w:val="003B215A"/>
    <w:rsid w:val="003B3744"/>
    <w:rsid w:val="003B3C0D"/>
    <w:rsid w:val="003B45B4"/>
    <w:rsid w:val="003B622B"/>
    <w:rsid w:val="003B6AAC"/>
    <w:rsid w:val="003C0E51"/>
    <w:rsid w:val="003C1B31"/>
    <w:rsid w:val="003C1B60"/>
    <w:rsid w:val="003C2D8A"/>
    <w:rsid w:val="003C3A75"/>
    <w:rsid w:val="003C3F78"/>
    <w:rsid w:val="003C4408"/>
    <w:rsid w:val="003C49EF"/>
    <w:rsid w:val="003C4A4E"/>
    <w:rsid w:val="003C52D0"/>
    <w:rsid w:val="003C52E7"/>
    <w:rsid w:val="003C54A8"/>
    <w:rsid w:val="003C6BAA"/>
    <w:rsid w:val="003C7103"/>
    <w:rsid w:val="003C7DA8"/>
    <w:rsid w:val="003C7FFA"/>
    <w:rsid w:val="003D002F"/>
    <w:rsid w:val="003D21FB"/>
    <w:rsid w:val="003D5BDC"/>
    <w:rsid w:val="003D7006"/>
    <w:rsid w:val="003D71A3"/>
    <w:rsid w:val="003D7B02"/>
    <w:rsid w:val="003E1D37"/>
    <w:rsid w:val="003E5A17"/>
    <w:rsid w:val="003E7199"/>
    <w:rsid w:val="003E7D12"/>
    <w:rsid w:val="003F02E5"/>
    <w:rsid w:val="003F06AB"/>
    <w:rsid w:val="003F17C3"/>
    <w:rsid w:val="003F22D7"/>
    <w:rsid w:val="003F2AE3"/>
    <w:rsid w:val="003F2F29"/>
    <w:rsid w:val="003F3496"/>
    <w:rsid w:val="003F37D0"/>
    <w:rsid w:val="003F5C4E"/>
    <w:rsid w:val="003F74D5"/>
    <w:rsid w:val="00403A68"/>
    <w:rsid w:val="00403D6E"/>
    <w:rsid w:val="00406357"/>
    <w:rsid w:val="00406C73"/>
    <w:rsid w:val="004071DC"/>
    <w:rsid w:val="0040756C"/>
    <w:rsid w:val="004115EE"/>
    <w:rsid w:val="00416413"/>
    <w:rsid w:val="0041655E"/>
    <w:rsid w:val="004201F7"/>
    <w:rsid w:val="004220F8"/>
    <w:rsid w:val="004225DA"/>
    <w:rsid w:val="0042260D"/>
    <w:rsid w:val="00422CD8"/>
    <w:rsid w:val="004239B5"/>
    <w:rsid w:val="00423C9A"/>
    <w:rsid w:val="00424A1E"/>
    <w:rsid w:val="00424C3D"/>
    <w:rsid w:val="00425600"/>
    <w:rsid w:val="0042620F"/>
    <w:rsid w:val="00426C5E"/>
    <w:rsid w:val="00426C96"/>
    <w:rsid w:val="00426D57"/>
    <w:rsid w:val="00427E22"/>
    <w:rsid w:val="00430724"/>
    <w:rsid w:val="004309BB"/>
    <w:rsid w:val="00430E57"/>
    <w:rsid w:val="004315A8"/>
    <w:rsid w:val="004330A4"/>
    <w:rsid w:val="004335AA"/>
    <w:rsid w:val="004335BE"/>
    <w:rsid w:val="00434F30"/>
    <w:rsid w:val="004350F7"/>
    <w:rsid w:val="00435FFF"/>
    <w:rsid w:val="00440589"/>
    <w:rsid w:val="0044133C"/>
    <w:rsid w:val="00444D6D"/>
    <w:rsid w:val="00444FBF"/>
    <w:rsid w:val="0044512B"/>
    <w:rsid w:val="00445781"/>
    <w:rsid w:val="0045043E"/>
    <w:rsid w:val="004506E7"/>
    <w:rsid w:val="0045102E"/>
    <w:rsid w:val="00451AF1"/>
    <w:rsid w:val="00451EAF"/>
    <w:rsid w:val="00452332"/>
    <w:rsid w:val="00452535"/>
    <w:rsid w:val="00452B5A"/>
    <w:rsid w:val="00452D93"/>
    <w:rsid w:val="00452F2E"/>
    <w:rsid w:val="0045375E"/>
    <w:rsid w:val="0045770B"/>
    <w:rsid w:val="00457C9D"/>
    <w:rsid w:val="00460BAE"/>
    <w:rsid w:val="00462041"/>
    <w:rsid w:val="00462DB7"/>
    <w:rsid w:val="00463D95"/>
    <w:rsid w:val="00465615"/>
    <w:rsid w:val="00465D0A"/>
    <w:rsid w:val="00466835"/>
    <w:rsid w:val="00467A41"/>
    <w:rsid w:val="004703F2"/>
    <w:rsid w:val="0047173A"/>
    <w:rsid w:val="00472336"/>
    <w:rsid w:val="004737F1"/>
    <w:rsid w:val="00474382"/>
    <w:rsid w:val="00474C19"/>
    <w:rsid w:val="00475326"/>
    <w:rsid w:val="004754DE"/>
    <w:rsid w:val="00475659"/>
    <w:rsid w:val="0047616C"/>
    <w:rsid w:val="0047689B"/>
    <w:rsid w:val="00477802"/>
    <w:rsid w:val="00477D3F"/>
    <w:rsid w:val="0048119E"/>
    <w:rsid w:val="00485368"/>
    <w:rsid w:val="00485746"/>
    <w:rsid w:val="0048677E"/>
    <w:rsid w:val="004902E1"/>
    <w:rsid w:val="00490900"/>
    <w:rsid w:val="00491AC5"/>
    <w:rsid w:val="00492376"/>
    <w:rsid w:val="00492C06"/>
    <w:rsid w:val="00494576"/>
    <w:rsid w:val="004952AF"/>
    <w:rsid w:val="00495599"/>
    <w:rsid w:val="00495E4F"/>
    <w:rsid w:val="004967F3"/>
    <w:rsid w:val="00496EBD"/>
    <w:rsid w:val="00497B6A"/>
    <w:rsid w:val="004A2A37"/>
    <w:rsid w:val="004A2AD3"/>
    <w:rsid w:val="004A30D2"/>
    <w:rsid w:val="004A3677"/>
    <w:rsid w:val="004A4045"/>
    <w:rsid w:val="004A484D"/>
    <w:rsid w:val="004A5144"/>
    <w:rsid w:val="004A7D6D"/>
    <w:rsid w:val="004B06EB"/>
    <w:rsid w:val="004B126A"/>
    <w:rsid w:val="004B1B4C"/>
    <w:rsid w:val="004B20AE"/>
    <w:rsid w:val="004B387A"/>
    <w:rsid w:val="004B3B6B"/>
    <w:rsid w:val="004B4A98"/>
    <w:rsid w:val="004B4F4A"/>
    <w:rsid w:val="004B5F61"/>
    <w:rsid w:val="004C075C"/>
    <w:rsid w:val="004C2E97"/>
    <w:rsid w:val="004C322E"/>
    <w:rsid w:val="004C4457"/>
    <w:rsid w:val="004C6013"/>
    <w:rsid w:val="004C6383"/>
    <w:rsid w:val="004D0ECC"/>
    <w:rsid w:val="004D164E"/>
    <w:rsid w:val="004D1A3D"/>
    <w:rsid w:val="004D2605"/>
    <w:rsid w:val="004D4ECD"/>
    <w:rsid w:val="004D6D1D"/>
    <w:rsid w:val="004E0A58"/>
    <w:rsid w:val="004E1EEE"/>
    <w:rsid w:val="004E2DDF"/>
    <w:rsid w:val="004E3B22"/>
    <w:rsid w:val="004E48CA"/>
    <w:rsid w:val="004E55A8"/>
    <w:rsid w:val="004E5EBF"/>
    <w:rsid w:val="004F0345"/>
    <w:rsid w:val="004F049F"/>
    <w:rsid w:val="004F4737"/>
    <w:rsid w:val="004F581E"/>
    <w:rsid w:val="004F6500"/>
    <w:rsid w:val="004F6931"/>
    <w:rsid w:val="0050064D"/>
    <w:rsid w:val="00501096"/>
    <w:rsid w:val="00501761"/>
    <w:rsid w:val="00501CE6"/>
    <w:rsid w:val="0050258A"/>
    <w:rsid w:val="00502878"/>
    <w:rsid w:val="00502B83"/>
    <w:rsid w:val="00502F80"/>
    <w:rsid w:val="00502FF7"/>
    <w:rsid w:val="00504809"/>
    <w:rsid w:val="00504B70"/>
    <w:rsid w:val="00504DC3"/>
    <w:rsid w:val="00505368"/>
    <w:rsid w:val="00506371"/>
    <w:rsid w:val="00506AEB"/>
    <w:rsid w:val="00506F5B"/>
    <w:rsid w:val="005079E0"/>
    <w:rsid w:val="005100B4"/>
    <w:rsid w:val="00510394"/>
    <w:rsid w:val="00511402"/>
    <w:rsid w:val="0051264D"/>
    <w:rsid w:val="00512B2C"/>
    <w:rsid w:val="005132CE"/>
    <w:rsid w:val="00513319"/>
    <w:rsid w:val="00515019"/>
    <w:rsid w:val="00515847"/>
    <w:rsid w:val="005162E0"/>
    <w:rsid w:val="0051630E"/>
    <w:rsid w:val="0051781B"/>
    <w:rsid w:val="00517D13"/>
    <w:rsid w:val="00520156"/>
    <w:rsid w:val="00520DDE"/>
    <w:rsid w:val="005234CB"/>
    <w:rsid w:val="00523EEC"/>
    <w:rsid w:val="0052413D"/>
    <w:rsid w:val="005245AD"/>
    <w:rsid w:val="00524752"/>
    <w:rsid w:val="005252D8"/>
    <w:rsid w:val="00525B26"/>
    <w:rsid w:val="005265E0"/>
    <w:rsid w:val="005303CC"/>
    <w:rsid w:val="005308BB"/>
    <w:rsid w:val="00530D61"/>
    <w:rsid w:val="00531775"/>
    <w:rsid w:val="005318A2"/>
    <w:rsid w:val="005322EE"/>
    <w:rsid w:val="00532FED"/>
    <w:rsid w:val="00533E83"/>
    <w:rsid w:val="005344EB"/>
    <w:rsid w:val="00534B01"/>
    <w:rsid w:val="005356A8"/>
    <w:rsid w:val="005356CB"/>
    <w:rsid w:val="00535704"/>
    <w:rsid w:val="005357F7"/>
    <w:rsid w:val="0053616A"/>
    <w:rsid w:val="00536C6F"/>
    <w:rsid w:val="0054179B"/>
    <w:rsid w:val="00542A30"/>
    <w:rsid w:val="0054328E"/>
    <w:rsid w:val="005464DB"/>
    <w:rsid w:val="005512D2"/>
    <w:rsid w:val="00552D1A"/>
    <w:rsid w:val="005554CD"/>
    <w:rsid w:val="00557FFC"/>
    <w:rsid w:val="0056050D"/>
    <w:rsid w:val="005614B5"/>
    <w:rsid w:val="00562F89"/>
    <w:rsid w:val="0056314D"/>
    <w:rsid w:val="00563FF7"/>
    <w:rsid w:val="00564ADE"/>
    <w:rsid w:val="005653A6"/>
    <w:rsid w:val="005655BB"/>
    <w:rsid w:val="005679DE"/>
    <w:rsid w:val="00570BEF"/>
    <w:rsid w:val="005725A0"/>
    <w:rsid w:val="00572F44"/>
    <w:rsid w:val="0057301E"/>
    <w:rsid w:val="00573C0B"/>
    <w:rsid w:val="00574182"/>
    <w:rsid w:val="00575122"/>
    <w:rsid w:val="005756D7"/>
    <w:rsid w:val="00575FAA"/>
    <w:rsid w:val="005764B6"/>
    <w:rsid w:val="00582B40"/>
    <w:rsid w:val="00584330"/>
    <w:rsid w:val="00584FE5"/>
    <w:rsid w:val="00586723"/>
    <w:rsid w:val="005867E3"/>
    <w:rsid w:val="00586FB1"/>
    <w:rsid w:val="00587482"/>
    <w:rsid w:val="00587E22"/>
    <w:rsid w:val="00590B93"/>
    <w:rsid w:val="0059143A"/>
    <w:rsid w:val="00592039"/>
    <w:rsid w:val="0059213B"/>
    <w:rsid w:val="00592EE0"/>
    <w:rsid w:val="00592FCD"/>
    <w:rsid w:val="0059395A"/>
    <w:rsid w:val="00593A47"/>
    <w:rsid w:val="00595229"/>
    <w:rsid w:val="0059571E"/>
    <w:rsid w:val="00595B87"/>
    <w:rsid w:val="0059635F"/>
    <w:rsid w:val="00596DAE"/>
    <w:rsid w:val="0059774C"/>
    <w:rsid w:val="005A064B"/>
    <w:rsid w:val="005A1524"/>
    <w:rsid w:val="005A238A"/>
    <w:rsid w:val="005A7DEF"/>
    <w:rsid w:val="005B02FD"/>
    <w:rsid w:val="005B0735"/>
    <w:rsid w:val="005B0824"/>
    <w:rsid w:val="005B153F"/>
    <w:rsid w:val="005B204D"/>
    <w:rsid w:val="005B2CEB"/>
    <w:rsid w:val="005B3C44"/>
    <w:rsid w:val="005B557A"/>
    <w:rsid w:val="005B6E0D"/>
    <w:rsid w:val="005B7342"/>
    <w:rsid w:val="005C113F"/>
    <w:rsid w:val="005C2E09"/>
    <w:rsid w:val="005C3BAC"/>
    <w:rsid w:val="005C429C"/>
    <w:rsid w:val="005C4EB9"/>
    <w:rsid w:val="005C5B5E"/>
    <w:rsid w:val="005C5D90"/>
    <w:rsid w:val="005C5E74"/>
    <w:rsid w:val="005C6E5C"/>
    <w:rsid w:val="005C7F68"/>
    <w:rsid w:val="005D0688"/>
    <w:rsid w:val="005D12BA"/>
    <w:rsid w:val="005D1CA3"/>
    <w:rsid w:val="005D44FA"/>
    <w:rsid w:val="005D45C1"/>
    <w:rsid w:val="005D76B6"/>
    <w:rsid w:val="005E092E"/>
    <w:rsid w:val="005E15B3"/>
    <w:rsid w:val="005E1760"/>
    <w:rsid w:val="005E2EB1"/>
    <w:rsid w:val="005E32D2"/>
    <w:rsid w:val="005E3B44"/>
    <w:rsid w:val="005E449F"/>
    <w:rsid w:val="005E46C6"/>
    <w:rsid w:val="005E53D4"/>
    <w:rsid w:val="005E5A6F"/>
    <w:rsid w:val="005E5AC1"/>
    <w:rsid w:val="005E5D77"/>
    <w:rsid w:val="005E5EB3"/>
    <w:rsid w:val="005E6C29"/>
    <w:rsid w:val="005E71D9"/>
    <w:rsid w:val="005E72D3"/>
    <w:rsid w:val="005F0118"/>
    <w:rsid w:val="005F42B2"/>
    <w:rsid w:val="005F59E3"/>
    <w:rsid w:val="005F6A3C"/>
    <w:rsid w:val="00600721"/>
    <w:rsid w:val="00600CE2"/>
    <w:rsid w:val="00601A7C"/>
    <w:rsid w:val="00601CB3"/>
    <w:rsid w:val="00602338"/>
    <w:rsid w:val="00602496"/>
    <w:rsid w:val="006025D9"/>
    <w:rsid w:val="00607423"/>
    <w:rsid w:val="00607A3C"/>
    <w:rsid w:val="00607F5E"/>
    <w:rsid w:val="006113BF"/>
    <w:rsid w:val="00611BE9"/>
    <w:rsid w:val="00611F0E"/>
    <w:rsid w:val="00612564"/>
    <w:rsid w:val="00612C88"/>
    <w:rsid w:val="00615028"/>
    <w:rsid w:val="00616165"/>
    <w:rsid w:val="0061738C"/>
    <w:rsid w:val="00617C01"/>
    <w:rsid w:val="00621035"/>
    <w:rsid w:val="0062290D"/>
    <w:rsid w:val="006229F4"/>
    <w:rsid w:val="00622A5D"/>
    <w:rsid w:val="00622A90"/>
    <w:rsid w:val="00622D0A"/>
    <w:rsid w:val="00623673"/>
    <w:rsid w:val="00623B89"/>
    <w:rsid w:val="0062414D"/>
    <w:rsid w:val="006244AE"/>
    <w:rsid w:val="00625969"/>
    <w:rsid w:val="0063115C"/>
    <w:rsid w:val="006321AE"/>
    <w:rsid w:val="0063273E"/>
    <w:rsid w:val="00633256"/>
    <w:rsid w:val="00633D93"/>
    <w:rsid w:val="0063513D"/>
    <w:rsid w:val="00635DFC"/>
    <w:rsid w:val="0063657F"/>
    <w:rsid w:val="00636837"/>
    <w:rsid w:val="00637791"/>
    <w:rsid w:val="00641327"/>
    <w:rsid w:val="006424E2"/>
    <w:rsid w:val="0064336E"/>
    <w:rsid w:val="0064340B"/>
    <w:rsid w:val="00643D5D"/>
    <w:rsid w:val="006467B3"/>
    <w:rsid w:val="0064695A"/>
    <w:rsid w:val="0064724F"/>
    <w:rsid w:val="00647E10"/>
    <w:rsid w:val="0065226A"/>
    <w:rsid w:val="00652FCF"/>
    <w:rsid w:val="006530C9"/>
    <w:rsid w:val="006568FB"/>
    <w:rsid w:val="00660353"/>
    <w:rsid w:val="006605E1"/>
    <w:rsid w:val="00661110"/>
    <w:rsid w:val="00664CB6"/>
    <w:rsid w:val="00666384"/>
    <w:rsid w:val="00671208"/>
    <w:rsid w:val="006719A0"/>
    <w:rsid w:val="00672889"/>
    <w:rsid w:val="00672B9C"/>
    <w:rsid w:val="0067390D"/>
    <w:rsid w:val="00674C79"/>
    <w:rsid w:val="00676065"/>
    <w:rsid w:val="00681915"/>
    <w:rsid w:val="00681EDB"/>
    <w:rsid w:val="00682C5B"/>
    <w:rsid w:val="00684213"/>
    <w:rsid w:val="00684904"/>
    <w:rsid w:val="00684B49"/>
    <w:rsid w:val="006857CD"/>
    <w:rsid w:val="00685F63"/>
    <w:rsid w:val="006925DC"/>
    <w:rsid w:val="0069422D"/>
    <w:rsid w:val="00696914"/>
    <w:rsid w:val="00697826"/>
    <w:rsid w:val="006A00FC"/>
    <w:rsid w:val="006A126A"/>
    <w:rsid w:val="006A1435"/>
    <w:rsid w:val="006A35D1"/>
    <w:rsid w:val="006A56DD"/>
    <w:rsid w:val="006A5F6A"/>
    <w:rsid w:val="006A642F"/>
    <w:rsid w:val="006B0943"/>
    <w:rsid w:val="006B13F1"/>
    <w:rsid w:val="006B37A5"/>
    <w:rsid w:val="006B4D41"/>
    <w:rsid w:val="006B53EA"/>
    <w:rsid w:val="006B5B13"/>
    <w:rsid w:val="006B6C77"/>
    <w:rsid w:val="006C198F"/>
    <w:rsid w:val="006C1B41"/>
    <w:rsid w:val="006C4150"/>
    <w:rsid w:val="006C4FD5"/>
    <w:rsid w:val="006D0623"/>
    <w:rsid w:val="006D0630"/>
    <w:rsid w:val="006D0632"/>
    <w:rsid w:val="006D07A7"/>
    <w:rsid w:val="006D0E87"/>
    <w:rsid w:val="006D2398"/>
    <w:rsid w:val="006D2E8D"/>
    <w:rsid w:val="006D4CEA"/>
    <w:rsid w:val="006D5195"/>
    <w:rsid w:val="006D546F"/>
    <w:rsid w:val="006D5856"/>
    <w:rsid w:val="006D74AB"/>
    <w:rsid w:val="006E0289"/>
    <w:rsid w:val="006E0A41"/>
    <w:rsid w:val="006E0F99"/>
    <w:rsid w:val="006E3A24"/>
    <w:rsid w:val="006E3AC5"/>
    <w:rsid w:val="006E4357"/>
    <w:rsid w:val="006E6105"/>
    <w:rsid w:val="006E69B1"/>
    <w:rsid w:val="006E6EBA"/>
    <w:rsid w:val="006E731C"/>
    <w:rsid w:val="006E738E"/>
    <w:rsid w:val="006F1D28"/>
    <w:rsid w:val="006F5F8C"/>
    <w:rsid w:val="006F604B"/>
    <w:rsid w:val="006F686D"/>
    <w:rsid w:val="006F73E6"/>
    <w:rsid w:val="00703126"/>
    <w:rsid w:val="00705BCE"/>
    <w:rsid w:val="007061DA"/>
    <w:rsid w:val="0070677F"/>
    <w:rsid w:val="00706B50"/>
    <w:rsid w:val="00707077"/>
    <w:rsid w:val="0071174E"/>
    <w:rsid w:val="00713566"/>
    <w:rsid w:val="007135AC"/>
    <w:rsid w:val="00715DDD"/>
    <w:rsid w:val="00717306"/>
    <w:rsid w:val="007201ED"/>
    <w:rsid w:val="00722941"/>
    <w:rsid w:val="0072647D"/>
    <w:rsid w:val="00727BC4"/>
    <w:rsid w:val="00730482"/>
    <w:rsid w:val="00730F6D"/>
    <w:rsid w:val="00731DF5"/>
    <w:rsid w:val="0073296F"/>
    <w:rsid w:val="00735B20"/>
    <w:rsid w:val="00735DAE"/>
    <w:rsid w:val="00744977"/>
    <w:rsid w:val="007468F1"/>
    <w:rsid w:val="00747C9C"/>
    <w:rsid w:val="00747DB9"/>
    <w:rsid w:val="00750E46"/>
    <w:rsid w:val="007527C3"/>
    <w:rsid w:val="007537C3"/>
    <w:rsid w:val="0075459E"/>
    <w:rsid w:val="007553BA"/>
    <w:rsid w:val="00755CD1"/>
    <w:rsid w:val="00756ECB"/>
    <w:rsid w:val="00757AEA"/>
    <w:rsid w:val="00760FB0"/>
    <w:rsid w:val="0076225F"/>
    <w:rsid w:val="007624A1"/>
    <w:rsid w:val="0076406E"/>
    <w:rsid w:val="00766652"/>
    <w:rsid w:val="007678FA"/>
    <w:rsid w:val="00770D9A"/>
    <w:rsid w:val="0077178B"/>
    <w:rsid w:val="00775E85"/>
    <w:rsid w:val="00776274"/>
    <w:rsid w:val="007762FE"/>
    <w:rsid w:val="00776E81"/>
    <w:rsid w:val="0078038C"/>
    <w:rsid w:val="007805AF"/>
    <w:rsid w:val="007806AB"/>
    <w:rsid w:val="00782079"/>
    <w:rsid w:val="007847C7"/>
    <w:rsid w:val="00786D0F"/>
    <w:rsid w:val="0078739A"/>
    <w:rsid w:val="00790761"/>
    <w:rsid w:val="007964EC"/>
    <w:rsid w:val="007968BE"/>
    <w:rsid w:val="00796A1D"/>
    <w:rsid w:val="007A04B1"/>
    <w:rsid w:val="007A080B"/>
    <w:rsid w:val="007A0D5D"/>
    <w:rsid w:val="007A1CA9"/>
    <w:rsid w:val="007A38DD"/>
    <w:rsid w:val="007A463D"/>
    <w:rsid w:val="007A47A5"/>
    <w:rsid w:val="007A7B78"/>
    <w:rsid w:val="007B2A9E"/>
    <w:rsid w:val="007B3A18"/>
    <w:rsid w:val="007B3EE6"/>
    <w:rsid w:val="007B5FBA"/>
    <w:rsid w:val="007B72E9"/>
    <w:rsid w:val="007B7D8B"/>
    <w:rsid w:val="007B7FCF"/>
    <w:rsid w:val="007C18DE"/>
    <w:rsid w:val="007C2E5D"/>
    <w:rsid w:val="007C3A7E"/>
    <w:rsid w:val="007C46FF"/>
    <w:rsid w:val="007C49FE"/>
    <w:rsid w:val="007C525F"/>
    <w:rsid w:val="007C67B0"/>
    <w:rsid w:val="007D0251"/>
    <w:rsid w:val="007D036F"/>
    <w:rsid w:val="007D0877"/>
    <w:rsid w:val="007D0BF5"/>
    <w:rsid w:val="007D0E3B"/>
    <w:rsid w:val="007D27DD"/>
    <w:rsid w:val="007D3E3D"/>
    <w:rsid w:val="007D48F8"/>
    <w:rsid w:val="007D53E9"/>
    <w:rsid w:val="007D73F9"/>
    <w:rsid w:val="007E0D81"/>
    <w:rsid w:val="007E0FAB"/>
    <w:rsid w:val="007E13DB"/>
    <w:rsid w:val="007E1AEE"/>
    <w:rsid w:val="007E2599"/>
    <w:rsid w:val="007E39E4"/>
    <w:rsid w:val="007E3ECD"/>
    <w:rsid w:val="007E5A65"/>
    <w:rsid w:val="007E6699"/>
    <w:rsid w:val="007E7274"/>
    <w:rsid w:val="007E7815"/>
    <w:rsid w:val="007F1F47"/>
    <w:rsid w:val="007F4B24"/>
    <w:rsid w:val="007F5BA4"/>
    <w:rsid w:val="007F6B67"/>
    <w:rsid w:val="007F7CE1"/>
    <w:rsid w:val="008000BB"/>
    <w:rsid w:val="00801358"/>
    <w:rsid w:val="00802F1E"/>
    <w:rsid w:val="00803CD8"/>
    <w:rsid w:val="008056F5"/>
    <w:rsid w:val="00805F3A"/>
    <w:rsid w:val="00807208"/>
    <w:rsid w:val="00813C0E"/>
    <w:rsid w:val="00816E98"/>
    <w:rsid w:val="00817EB8"/>
    <w:rsid w:val="00820988"/>
    <w:rsid w:val="00820AA6"/>
    <w:rsid w:val="00820B53"/>
    <w:rsid w:val="0082203D"/>
    <w:rsid w:val="0082381F"/>
    <w:rsid w:val="00825471"/>
    <w:rsid w:val="00825A18"/>
    <w:rsid w:val="0082642C"/>
    <w:rsid w:val="00826750"/>
    <w:rsid w:val="00827409"/>
    <w:rsid w:val="008303B6"/>
    <w:rsid w:val="00830EFB"/>
    <w:rsid w:val="00831A73"/>
    <w:rsid w:val="008330D6"/>
    <w:rsid w:val="00834033"/>
    <w:rsid w:val="008341E0"/>
    <w:rsid w:val="0083538A"/>
    <w:rsid w:val="008354A1"/>
    <w:rsid w:val="008355E3"/>
    <w:rsid w:val="008361C5"/>
    <w:rsid w:val="008371FF"/>
    <w:rsid w:val="008407C2"/>
    <w:rsid w:val="00840D38"/>
    <w:rsid w:val="008434B6"/>
    <w:rsid w:val="0084413F"/>
    <w:rsid w:val="00844E9D"/>
    <w:rsid w:val="00845916"/>
    <w:rsid w:val="00845FE8"/>
    <w:rsid w:val="00846071"/>
    <w:rsid w:val="0084689C"/>
    <w:rsid w:val="008470F1"/>
    <w:rsid w:val="00850F2F"/>
    <w:rsid w:val="008524B8"/>
    <w:rsid w:val="00855B3D"/>
    <w:rsid w:val="00856493"/>
    <w:rsid w:val="00856951"/>
    <w:rsid w:val="00856B88"/>
    <w:rsid w:val="008577D9"/>
    <w:rsid w:val="0085795B"/>
    <w:rsid w:val="00860126"/>
    <w:rsid w:val="00860424"/>
    <w:rsid w:val="00860C54"/>
    <w:rsid w:val="00862D2E"/>
    <w:rsid w:val="0086466C"/>
    <w:rsid w:val="00864BCB"/>
    <w:rsid w:val="00867A1D"/>
    <w:rsid w:val="00870573"/>
    <w:rsid w:val="00871463"/>
    <w:rsid w:val="0087179F"/>
    <w:rsid w:val="00871DA5"/>
    <w:rsid w:val="0087289D"/>
    <w:rsid w:val="00873C6F"/>
    <w:rsid w:val="00873FF3"/>
    <w:rsid w:val="00877E30"/>
    <w:rsid w:val="00877E8B"/>
    <w:rsid w:val="00880185"/>
    <w:rsid w:val="0088111F"/>
    <w:rsid w:val="008815BC"/>
    <w:rsid w:val="00881B28"/>
    <w:rsid w:val="00881C43"/>
    <w:rsid w:val="00881C58"/>
    <w:rsid w:val="008820A0"/>
    <w:rsid w:val="0088293E"/>
    <w:rsid w:val="008829BB"/>
    <w:rsid w:val="00884292"/>
    <w:rsid w:val="00884744"/>
    <w:rsid w:val="00884994"/>
    <w:rsid w:val="00890D87"/>
    <w:rsid w:val="00891BF9"/>
    <w:rsid w:val="008925CF"/>
    <w:rsid w:val="008929E0"/>
    <w:rsid w:val="00893C46"/>
    <w:rsid w:val="008947F2"/>
    <w:rsid w:val="00896E6F"/>
    <w:rsid w:val="008977C3"/>
    <w:rsid w:val="00897835"/>
    <w:rsid w:val="008A0B3C"/>
    <w:rsid w:val="008A3961"/>
    <w:rsid w:val="008A3B13"/>
    <w:rsid w:val="008A3B5F"/>
    <w:rsid w:val="008A46F0"/>
    <w:rsid w:val="008A470D"/>
    <w:rsid w:val="008A5D7E"/>
    <w:rsid w:val="008B041C"/>
    <w:rsid w:val="008B097D"/>
    <w:rsid w:val="008B0BE3"/>
    <w:rsid w:val="008B0D7B"/>
    <w:rsid w:val="008B0DBE"/>
    <w:rsid w:val="008B1F6E"/>
    <w:rsid w:val="008B2955"/>
    <w:rsid w:val="008B2FE1"/>
    <w:rsid w:val="008B32FB"/>
    <w:rsid w:val="008B3B5F"/>
    <w:rsid w:val="008B3BC0"/>
    <w:rsid w:val="008B43E0"/>
    <w:rsid w:val="008B4F75"/>
    <w:rsid w:val="008B5133"/>
    <w:rsid w:val="008B5959"/>
    <w:rsid w:val="008B5E1B"/>
    <w:rsid w:val="008B6220"/>
    <w:rsid w:val="008B7F29"/>
    <w:rsid w:val="008C0307"/>
    <w:rsid w:val="008C10DD"/>
    <w:rsid w:val="008C1815"/>
    <w:rsid w:val="008C184E"/>
    <w:rsid w:val="008C1998"/>
    <w:rsid w:val="008C39DE"/>
    <w:rsid w:val="008C4930"/>
    <w:rsid w:val="008C64CB"/>
    <w:rsid w:val="008C7ADF"/>
    <w:rsid w:val="008C7FB7"/>
    <w:rsid w:val="008D0264"/>
    <w:rsid w:val="008D0701"/>
    <w:rsid w:val="008D076B"/>
    <w:rsid w:val="008D4146"/>
    <w:rsid w:val="008D451E"/>
    <w:rsid w:val="008D5160"/>
    <w:rsid w:val="008D72BC"/>
    <w:rsid w:val="008D73D7"/>
    <w:rsid w:val="008E003E"/>
    <w:rsid w:val="008E0C93"/>
    <w:rsid w:val="008E1E9F"/>
    <w:rsid w:val="008E3549"/>
    <w:rsid w:val="008E3A68"/>
    <w:rsid w:val="008E5120"/>
    <w:rsid w:val="008E5C8F"/>
    <w:rsid w:val="008E6115"/>
    <w:rsid w:val="008E6300"/>
    <w:rsid w:val="008E6585"/>
    <w:rsid w:val="008E7753"/>
    <w:rsid w:val="008F06FD"/>
    <w:rsid w:val="008F09C7"/>
    <w:rsid w:val="008F09F6"/>
    <w:rsid w:val="008F0D19"/>
    <w:rsid w:val="008F18CB"/>
    <w:rsid w:val="008F2484"/>
    <w:rsid w:val="008F447A"/>
    <w:rsid w:val="008F573D"/>
    <w:rsid w:val="008F5F4B"/>
    <w:rsid w:val="008F62AD"/>
    <w:rsid w:val="009016BA"/>
    <w:rsid w:val="00901816"/>
    <w:rsid w:val="00901A46"/>
    <w:rsid w:val="00901CFF"/>
    <w:rsid w:val="00902F63"/>
    <w:rsid w:val="009031F2"/>
    <w:rsid w:val="0090344A"/>
    <w:rsid w:val="009062F1"/>
    <w:rsid w:val="00906AF9"/>
    <w:rsid w:val="0090718A"/>
    <w:rsid w:val="009125B8"/>
    <w:rsid w:val="00912AB1"/>
    <w:rsid w:val="00913070"/>
    <w:rsid w:val="00913770"/>
    <w:rsid w:val="00914AE5"/>
    <w:rsid w:val="00914DDD"/>
    <w:rsid w:val="009152E4"/>
    <w:rsid w:val="00915A7C"/>
    <w:rsid w:val="00916D2C"/>
    <w:rsid w:val="00917A76"/>
    <w:rsid w:val="00920032"/>
    <w:rsid w:val="009209AB"/>
    <w:rsid w:val="009225FC"/>
    <w:rsid w:val="0092271D"/>
    <w:rsid w:val="00923EED"/>
    <w:rsid w:val="00924C37"/>
    <w:rsid w:val="009252F3"/>
    <w:rsid w:val="0092533F"/>
    <w:rsid w:val="00926231"/>
    <w:rsid w:val="00926747"/>
    <w:rsid w:val="009273DE"/>
    <w:rsid w:val="009276B1"/>
    <w:rsid w:val="00927E21"/>
    <w:rsid w:val="00927FD3"/>
    <w:rsid w:val="00930DD9"/>
    <w:rsid w:val="00931BA1"/>
    <w:rsid w:val="00937DD4"/>
    <w:rsid w:val="00942FF6"/>
    <w:rsid w:val="00943394"/>
    <w:rsid w:val="009433D0"/>
    <w:rsid w:val="00943596"/>
    <w:rsid w:val="00943731"/>
    <w:rsid w:val="00943F38"/>
    <w:rsid w:val="009449AD"/>
    <w:rsid w:val="00945272"/>
    <w:rsid w:val="00946805"/>
    <w:rsid w:val="009470A4"/>
    <w:rsid w:val="0094711F"/>
    <w:rsid w:val="00947197"/>
    <w:rsid w:val="0095039E"/>
    <w:rsid w:val="00950A85"/>
    <w:rsid w:val="00951FC4"/>
    <w:rsid w:val="00953C77"/>
    <w:rsid w:val="009543A4"/>
    <w:rsid w:val="00954807"/>
    <w:rsid w:val="009549FE"/>
    <w:rsid w:val="009555A5"/>
    <w:rsid w:val="00955CBF"/>
    <w:rsid w:val="009562FB"/>
    <w:rsid w:val="00961682"/>
    <w:rsid w:val="00961AB3"/>
    <w:rsid w:val="009621D8"/>
    <w:rsid w:val="00962979"/>
    <w:rsid w:val="009629FE"/>
    <w:rsid w:val="009631A6"/>
    <w:rsid w:val="009636B0"/>
    <w:rsid w:val="009639AB"/>
    <w:rsid w:val="00964EA3"/>
    <w:rsid w:val="00965078"/>
    <w:rsid w:val="0096597B"/>
    <w:rsid w:val="00965C53"/>
    <w:rsid w:val="009660F6"/>
    <w:rsid w:val="00966D3C"/>
    <w:rsid w:val="009709D7"/>
    <w:rsid w:val="0097101F"/>
    <w:rsid w:val="0097168A"/>
    <w:rsid w:val="0097295B"/>
    <w:rsid w:val="00972DDD"/>
    <w:rsid w:val="009733E3"/>
    <w:rsid w:val="009740A0"/>
    <w:rsid w:val="0097423E"/>
    <w:rsid w:val="009751C9"/>
    <w:rsid w:val="00975360"/>
    <w:rsid w:val="0097577D"/>
    <w:rsid w:val="00975E5B"/>
    <w:rsid w:val="009764B2"/>
    <w:rsid w:val="009775E8"/>
    <w:rsid w:val="009815E1"/>
    <w:rsid w:val="00981D57"/>
    <w:rsid w:val="00983A51"/>
    <w:rsid w:val="009843A6"/>
    <w:rsid w:val="00984576"/>
    <w:rsid w:val="00987AC9"/>
    <w:rsid w:val="00987BAB"/>
    <w:rsid w:val="009915DC"/>
    <w:rsid w:val="00991FF9"/>
    <w:rsid w:val="0099295F"/>
    <w:rsid w:val="00992B70"/>
    <w:rsid w:val="009933A8"/>
    <w:rsid w:val="00993896"/>
    <w:rsid w:val="00995866"/>
    <w:rsid w:val="00995ED7"/>
    <w:rsid w:val="00997FED"/>
    <w:rsid w:val="009A1CD1"/>
    <w:rsid w:val="009A20D0"/>
    <w:rsid w:val="009A3838"/>
    <w:rsid w:val="009A473B"/>
    <w:rsid w:val="009A47DD"/>
    <w:rsid w:val="009A537E"/>
    <w:rsid w:val="009A58AD"/>
    <w:rsid w:val="009A64D9"/>
    <w:rsid w:val="009A7A03"/>
    <w:rsid w:val="009B14D1"/>
    <w:rsid w:val="009B41C8"/>
    <w:rsid w:val="009B45D5"/>
    <w:rsid w:val="009C00DD"/>
    <w:rsid w:val="009C0809"/>
    <w:rsid w:val="009C09FA"/>
    <w:rsid w:val="009C14C4"/>
    <w:rsid w:val="009C22FF"/>
    <w:rsid w:val="009C24FE"/>
    <w:rsid w:val="009C3263"/>
    <w:rsid w:val="009C3361"/>
    <w:rsid w:val="009C4FC4"/>
    <w:rsid w:val="009C65E2"/>
    <w:rsid w:val="009C68E5"/>
    <w:rsid w:val="009C74E6"/>
    <w:rsid w:val="009D01D0"/>
    <w:rsid w:val="009D1026"/>
    <w:rsid w:val="009D4B41"/>
    <w:rsid w:val="009D5A11"/>
    <w:rsid w:val="009D6781"/>
    <w:rsid w:val="009E13CC"/>
    <w:rsid w:val="009E1554"/>
    <w:rsid w:val="009E503F"/>
    <w:rsid w:val="009E6B84"/>
    <w:rsid w:val="009E781C"/>
    <w:rsid w:val="009F0E94"/>
    <w:rsid w:val="009F120B"/>
    <w:rsid w:val="009F1C1B"/>
    <w:rsid w:val="009F285F"/>
    <w:rsid w:val="009F2E8A"/>
    <w:rsid w:val="009F3D81"/>
    <w:rsid w:val="009F450A"/>
    <w:rsid w:val="009F6568"/>
    <w:rsid w:val="00A00965"/>
    <w:rsid w:val="00A0324A"/>
    <w:rsid w:val="00A04D24"/>
    <w:rsid w:val="00A05425"/>
    <w:rsid w:val="00A060D4"/>
    <w:rsid w:val="00A06525"/>
    <w:rsid w:val="00A0692D"/>
    <w:rsid w:val="00A073F0"/>
    <w:rsid w:val="00A1278A"/>
    <w:rsid w:val="00A129AA"/>
    <w:rsid w:val="00A12B6B"/>
    <w:rsid w:val="00A12DEC"/>
    <w:rsid w:val="00A13123"/>
    <w:rsid w:val="00A132F9"/>
    <w:rsid w:val="00A1400C"/>
    <w:rsid w:val="00A14A78"/>
    <w:rsid w:val="00A17040"/>
    <w:rsid w:val="00A2136E"/>
    <w:rsid w:val="00A218EF"/>
    <w:rsid w:val="00A21CCD"/>
    <w:rsid w:val="00A2270C"/>
    <w:rsid w:val="00A22740"/>
    <w:rsid w:val="00A239FA"/>
    <w:rsid w:val="00A23FC2"/>
    <w:rsid w:val="00A24BF6"/>
    <w:rsid w:val="00A25BD3"/>
    <w:rsid w:val="00A27B7E"/>
    <w:rsid w:val="00A27F5B"/>
    <w:rsid w:val="00A31D5D"/>
    <w:rsid w:val="00A335E6"/>
    <w:rsid w:val="00A33B5C"/>
    <w:rsid w:val="00A36875"/>
    <w:rsid w:val="00A41772"/>
    <w:rsid w:val="00A41E87"/>
    <w:rsid w:val="00A427B3"/>
    <w:rsid w:val="00A42ABB"/>
    <w:rsid w:val="00A445CC"/>
    <w:rsid w:val="00A45C29"/>
    <w:rsid w:val="00A45CDA"/>
    <w:rsid w:val="00A50883"/>
    <w:rsid w:val="00A5196D"/>
    <w:rsid w:val="00A51DEF"/>
    <w:rsid w:val="00A526E9"/>
    <w:rsid w:val="00A5318F"/>
    <w:rsid w:val="00A531B6"/>
    <w:rsid w:val="00A55602"/>
    <w:rsid w:val="00A57821"/>
    <w:rsid w:val="00A6049B"/>
    <w:rsid w:val="00A61C78"/>
    <w:rsid w:val="00A62DC3"/>
    <w:rsid w:val="00A64CF2"/>
    <w:rsid w:val="00A65EA2"/>
    <w:rsid w:val="00A66ADC"/>
    <w:rsid w:val="00A67A75"/>
    <w:rsid w:val="00A70AAA"/>
    <w:rsid w:val="00A7120A"/>
    <w:rsid w:val="00A714C6"/>
    <w:rsid w:val="00A72991"/>
    <w:rsid w:val="00A73D46"/>
    <w:rsid w:val="00A73F79"/>
    <w:rsid w:val="00A763C7"/>
    <w:rsid w:val="00A80261"/>
    <w:rsid w:val="00A8084A"/>
    <w:rsid w:val="00A817FF"/>
    <w:rsid w:val="00A81969"/>
    <w:rsid w:val="00A82353"/>
    <w:rsid w:val="00A836CA"/>
    <w:rsid w:val="00A838B9"/>
    <w:rsid w:val="00A83BDE"/>
    <w:rsid w:val="00A8475D"/>
    <w:rsid w:val="00A84D5D"/>
    <w:rsid w:val="00A8589D"/>
    <w:rsid w:val="00A8654D"/>
    <w:rsid w:val="00A871D4"/>
    <w:rsid w:val="00A8749B"/>
    <w:rsid w:val="00A9066F"/>
    <w:rsid w:val="00A90827"/>
    <w:rsid w:val="00A9175D"/>
    <w:rsid w:val="00A94585"/>
    <w:rsid w:val="00A948C1"/>
    <w:rsid w:val="00A952B4"/>
    <w:rsid w:val="00A9536A"/>
    <w:rsid w:val="00A95ADC"/>
    <w:rsid w:val="00A97D8B"/>
    <w:rsid w:val="00AA0079"/>
    <w:rsid w:val="00AA0A2D"/>
    <w:rsid w:val="00AA0AB7"/>
    <w:rsid w:val="00AA1F44"/>
    <w:rsid w:val="00AA21D1"/>
    <w:rsid w:val="00AA6C65"/>
    <w:rsid w:val="00AB0D37"/>
    <w:rsid w:val="00AB3750"/>
    <w:rsid w:val="00AB3CD2"/>
    <w:rsid w:val="00AB4404"/>
    <w:rsid w:val="00AB5D7A"/>
    <w:rsid w:val="00AB5F5A"/>
    <w:rsid w:val="00AB6717"/>
    <w:rsid w:val="00AB690E"/>
    <w:rsid w:val="00AB76A8"/>
    <w:rsid w:val="00AB7AA6"/>
    <w:rsid w:val="00AB7E66"/>
    <w:rsid w:val="00AC26F2"/>
    <w:rsid w:val="00AC4BD3"/>
    <w:rsid w:val="00AC6049"/>
    <w:rsid w:val="00AD1647"/>
    <w:rsid w:val="00AD18F1"/>
    <w:rsid w:val="00AD1E0B"/>
    <w:rsid w:val="00AD2969"/>
    <w:rsid w:val="00AD2FF5"/>
    <w:rsid w:val="00AD3B18"/>
    <w:rsid w:val="00AD43BA"/>
    <w:rsid w:val="00AD645D"/>
    <w:rsid w:val="00AE002E"/>
    <w:rsid w:val="00AE1370"/>
    <w:rsid w:val="00AE1B71"/>
    <w:rsid w:val="00AE2B27"/>
    <w:rsid w:val="00AE33A2"/>
    <w:rsid w:val="00AE573E"/>
    <w:rsid w:val="00AE59FB"/>
    <w:rsid w:val="00AE5A86"/>
    <w:rsid w:val="00AE5F27"/>
    <w:rsid w:val="00AF2A28"/>
    <w:rsid w:val="00AF2DDA"/>
    <w:rsid w:val="00AF351E"/>
    <w:rsid w:val="00AF3705"/>
    <w:rsid w:val="00AF6059"/>
    <w:rsid w:val="00AF6787"/>
    <w:rsid w:val="00AF7655"/>
    <w:rsid w:val="00B00C14"/>
    <w:rsid w:val="00B021C0"/>
    <w:rsid w:val="00B02A2D"/>
    <w:rsid w:val="00B03118"/>
    <w:rsid w:val="00B038AA"/>
    <w:rsid w:val="00B04573"/>
    <w:rsid w:val="00B056D8"/>
    <w:rsid w:val="00B06E47"/>
    <w:rsid w:val="00B1004B"/>
    <w:rsid w:val="00B128BB"/>
    <w:rsid w:val="00B13405"/>
    <w:rsid w:val="00B13C31"/>
    <w:rsid w:val="00B175DB"/>
    <w:rsid w:val="00B17C48"/>
    <w:rsid w:val="00B2061E"/>
    <w:rsid w:val="00B20D2B"/>
    <w:rsid w:val="00B21A16"/>
    <w:rsid w:val="00B227B3"/>
    <w:rsid w:val="00B24C44"/>
    <w:rsid w:val="00B260EE"/>
    <w:rsid w:val="00B261E3"/>
    <w:rsid w:val="00B321E2"/>
    <w:rsid w:val="00B3225A"/>
    <w:rsid w:val="00B33BC0"/>
    <w:rsid w:val="00B3490B"/>
    <w:rsid w:val="00B35A8D"/>
    <w:rsid w:val="00B35BAB"/>
    <w:rsid w:val="00B366E1"/>
    <w:rsid w:val="00B37537"/>
    <w:rsid w:val="00B41032"/>
    <w:rsid w:val="00B43A7E"/>
    <w:rsid w:val="00B44C6C"/>
    <w:rsid w:val="00B4568A"/>
    <w:rsid w:val="00B45DEE"/>
    <w:rsid w:val="00B46DEF"/>
    <w:rsid w:val="00B47018"/>
    <w:rsid w:val="00B47365"/>
    <w:rsid w:val="00B47537"/>
    <w:rsid w:val="00B5071E"/>
    <w:rsid w:val="00B514A8"/>
    <w:rsid w:val="00B531FB"/>
    <w:rsid w:val="00B53D9F"/>
    <w:rsid w:val="00B540AD"/>
    <w:rsid w:val="00B55975"/>
    <w:rsid w:val="00B55F22"/>
    <w:rsid w:val="00B562DA"/>
    <w:rsid w:val="00B56D8D"/>
    <w:rsid w:val="00B57DB3"/>
    <w:rsid w:val="00B57F24"/>
    <w:rsid w:val="00B61D3F"/>
    <w:rsid w:val="00B61D65"/>
    <w:rsid w:val="00B61E98"/>
    <w:rsid w:val="00B62712"/>
    <w:rsid w:val="00B62E81"/>
    <w:rsid w:val="00B633B7"/>
    <w:rsid w:val="00B657C3"/>
    <w:rsid w:val="00B669C7"/>
    <w:rsid w:val="00B6744D"/>
    <w:rsid w:val="00B67DBD"/>
    <w:rsid w:val="00B71957"/>
    <w:rsid w:val="00B72565"/>
    <w:rsid w:val="00B72D44"/>
    <w:rsid w:val="00B732ED"/>
    <w:rsid w:val="00B73E97"/>
    <w:rsid w:val="00B74732"/>
    <w:rsid w:val="00B748B2"/>
    <w:rsid w:val="00B74F3A"/>
    <w:rsid w:val="00B753E1"/>
    <w:rsid w:val="00B77CE5"/>
    <w:rsid w:val="00B800B3"/>
    <w:rsid w:val="00B84230"/>
    <w:rsid w:val="00B854BD"/>
    <w:rsid w:val="00B86187"/>
    <w:rsid w:val="00B87069"/>
    <w:rsid w:val="00B9424D"/>
    <w:rsid w:val="00B94C2E"/>
    <w:rsid w:val="00B94CA9"/>
    <w:rsid w:val="00B963A0"/>
    <w:rsid w:val="00BA0288"/>
    <w:rsid w:val="00BA03B1"/>
    <w:rsid w:val="00BA0496"/>
    <w:rsid w:val="00BA37C9"/>
    <w:rsid w:val="00BA3839"/>
    <w:rsid w:val="00BA4F9C"/>
    <w:rsid w:val="00BA5032"/>
    <w:rsid w:val="00BA7953"/>
    <w:rsid w:val="00BA79D7"/>
    <w:rsid w:val="00BA79E4"/>
    <w:rsid w:val="00BB1432"/>
    <w:rsid w:val="00BB261F"/>
    <w:rsid w:val="00BB2837"/>
    <w:rsid w:val="00BB31FB"/>
    <w:rsid w:val="00BB34A9"/>
    <w:rsid w:val="00BB355F"/>
    <w:rsid w:val="00BB4C31"/>
    <w:rsid w:val="00BB6941"/>
    <w:rsid w:val="00BB6B41"/>
    <w:rsid w:val="00BB7E82"/>
    <w:rsid w:val="00BC000F"/>
    <w:rsid w:val="00BC0D69"/>
    <w:rsid w:val="00BC2FEB"/>
    <w:rsid w:val="00BC3288"/>
    <w:rsid w:val="00BC3A00"/>
    <w:rsid w:val="00BC3DA1"/>
    <w:rsid w:val="00BC4603"/>
    <w:rsid w:val="00BC50A2"/>
    <w:rsid w:val="00BC5804"/>
    <w:rsid w:val="00BC5BA0"/>
    <w:rsid w:val="00BC6F2E"/>
    <w:rsid w:val="00BC7521"/>
    <w:rsid w:val="00BC75DC"/>
    <w:rsid w:val="00BD0575"/>
    <w:rsid w:val="00BD1396"/>
    <w:rsid w:val="00BD1960"/>
    <w:rsid w:val="00BD3733"/>
    <w:rsid w:val="00BD4B47"/>
    <w:rsid w:val="00BD4E10"/>
    <w:rsid w:val="00BD5005"/>
    <w:rsid w:val="00BD6B3D"/>
    <w:rsid w:val="00BD6BD1"/>
    <w:rsid w:val="00BD6D12"/>
    <w:rsid w:val="00BE05A3"/>
    <w:rsid w:val="00BE07F7"/>
    <w:rsid w:val="00BE19F8"/>
    <w:rsid w:val="00BE4CB2"/>
    <w:rsid w:val="00BE5BFC"/>
    <w:rsid w:val="00BE6789"/>
    <w:rsid w:val="00BE6AE5"/>
    <w:rsid w:val="00BE72BB"/>
    <w:rsid w:val="00BF0AD1"/>
    <w:rsid w:val="00BF297D"/>
    <w:rsid w:val="00BF3763"/>
    <w:rsid w:val="00BF499E"/>
    <w:rsid w:val="00BF4DA0"/>
    <w:rsid w:val="00BF5B19"/>
    <w:rsid w:val="00BF7B02"/>
    <w:rsid w:val="00C0083E"/>
    <w:rsid w:val="00C016AE"/>
    <w:rsid w:val="00C019F6"/>
    <w:rsid w:val="00C01DB7"/>
    <w:rsid w:val="00C02CB0"/>
    <w:rsid w:val="00C02FEC"/>
    <w:rsid w:val="00C03B20"/>
    <w:rsid w:val="00C0547C"/>
    <w:rsid w:val="00C05A1A"/>
    <w:rsid w:val="00C06A0E"/>
    <w:rsid w:val="00C117AA"/>
    <w:rsid w:val="00C11C11"/>
    <w:rsid w:val="00C11DA1"/>
    <w:rsid w:val="00C1201A"/>
    <w:rsid w:val="00C1203E"/>
    <w:rsid w:val="00C126D1"/>
    <w:rsid w:val="00C145CB"/>
    <w:rsid w:val="00C151A1"/>
    <w:rsid w:val="00C1624F"/>
    <w:rsid w:val="00C16C9F"/>
    <w:rsid w:val="00C20D93"/>
    <w:rsid w:val="00C21955"/>
    <w:rsid w:val="00C23360"/>
    <w:rsid w:val="00C23A87"/>
    <w:rsid w:val="00C25CF7"/>
    <w:rsid w:val="00C269C3"/>
    <w:rsid w:val="00C27E8D"/>
    <w:rsid w:val="00C31CBD"/>
    <w:rsid w:val="00C323A3"/>
    <w:rsid w:val="00C33F15"/>
    <w:rsid w:val="00C34061"/>
    <w:rsid w:val="00C35B0F"/>
    <w:rsid w:val="00C37583"/>
    <w:rsid w:val="00C37969"/>
    <w:rsid w:val="00C40B5D"/>
    <w:rsid w:val="00C41179"/>
    <w:rsid w:val="00C41CBA"/>
    <w:rsid w:val="00C42296"/>
    <w:rsid w:val="00C42859"/>
    <w:rsid w:val="00C437B7"/>
    <w:rsid w:val="00C45DB4"/>
    <w:rsid w:val="00C47AD8"/>
    <w:rsid w:val="00C50C79"/>
    <w:rsid w:val="00C512C3"/>
    <w:rsid w:val="00C52163"/>
    <w:rsid w:val="00C5274F"/>
    <w:rsid w:val="00C54922"/>
    <w:rsid w:val="00C555A4"/>
    <w:rsid w:val="00C565F6"/>
    <w:rsid w:val="00C604BC"/>
    <w:rsid w:val="00C60BFF"/>
    <w:rsid w:val="00C617EE"/>
    <w:rsid w:val="00C6195E"/>
    <w:rsid w:val="00C6313E"/>
    <w:rsid w:val="00C66005"/>
    <w:rsid w:val="00C66A69"/>
    <w:rsid w:val="00C66F21"/>
    <w:rsid w:val="00C7059A"/>
    <w:rsid w:val="00C7071D"/>
    <w:rsid w:val="00C70BC1"/>
    <w:rsid w:val="00C717B6"/>
    <w:rsid w:val="00C71E80"/>
    <w:rsid w:val="00C73109"/>
    <w:rsid w:val="00C74FBE"/>
    <w:rsid w:val="00C752C1"/>
    <w:rsid w:val="00C76676"/>
    <w:rsid w:val="00C776CA"/>
    <w:rsid w:val="00C7796D"/>
    <w:rsid w:val="00C77BAA"/>
    <w:rsid w:val="00C77BE8"/>
    <w:rsid w:val="00C80C55"/>
    <w:rsid w:val="00C81522"/>
    <w:rsid w:val="00C83853"/>
    <w:rsid w:val="00C84C92"/>
    <w:rsid w:val="00C8701D"/>
    <w:rsid w:val="00C92A0E"/>
    <w:rsid w:val="00C92B9E"/>
    <w:rsid w:val="00C9330B"/>
    <w:rsid w:val="00C93A71"/>
    <w:rsid w:val="00C93E67"/>
    <w:rsid w:val="00C940DF"/>
    <w:rsid w:val="00C9464A"/>
    <w:rsid w:val="00C94F9A"/>
    <w:rsid w:val="00C95C05"/>
    <w:rsid w:val="00C95C53"/>
    <w:rsid w:val="00C9744B"/>
    <w:rsid w:val="00C974BE"/>
    <w:rsid w:val="00C978E3"/>
    <w:rsid w:val="00CA0161"/>
    <w:rsid w:val="00CA0A80"/>
    <w:rsid w:val="00CA1EC6"/>
    <w:rsid w:val="00CA1F73"/>
    <w:rsid w:val="00CA34BD"/>
    <w:rsid w:val="00CA468C"/>
    <w:rsid w:val="00CA4C6C"/>
    <w:rsid w:val="00CA6AE7"/>
    <w:rsid w:val="00CB1018"/>
    <w:rsid w:val="00CB20E7"/>
    <w:rsid w:val="00CB2678"/>
    <w:rsid w:val="00CB2928"/>
    <w:rsid w:val="00CB3420"/>
    <w:rsid w:val="00CB3B34"/>
    <w:rsid w:val="00CB44B9"/>
    <w:rsid w:val="00CB5ED5"/>
    <w:rsid w:val="00CB6852"/>
    <w:rsid w:val="00CB70B0"/>
    <w:rsid w:val="00CB7200"/>
    <w:rsid w:val="00CB7687"/>
    <w:rsid w:val="00CB7766"/>
    <w:rsid w:val="00CC0B1F"/>
    <w:rsid w:val="00CC19BC"/>
    <w:rsid w:val="00CC1D9B"/>
    <w:rsid w:val="00CC2F38"/>
    <w:rsid w:val="00CC8011"/>
    <w:rsid w:val="00CD0DB4"/>
    <w:rsid w:val="00CD0FAD"/>
    <w:rsid w:val="00CD1E56"/>
    <w:rsid w:val="00CD2CA9"/>
    <w:rsid w:val="00CD324E"/>
    <w:rsid w:val="00CD4C5C"/>
    <w:rsid w:val="00CD6F75"/>
    <w:rsid w:val="00CD710B"/>
    <w:rsid w:val="00CD7711"/>
    <w:rsid w:val="00CE00DD"/>
    <w:rsid w:val="00CE03C4"/>
    <w:rsid w:val="00CE050B"/>
    <w:rsid w:val="00CE0B31"/>
    <w:rsid w:val="00CE0F15"/>
    <w:rsid w:val="00CE2371"/>
    <w:rsid w:val="00CE3A3C"/>
    <w:rsid w:val="00CF0258"/>
    <w:rsid w:val="00CF056B"/>
    <w:rsid w:val="00CF05FA"/>
    <w:rsid w:val="00CF088C"/>
    <w:rsid w:val="00CF0E3E"/>
    <w:rsid w:val="00CF2BB5"/>
    <w:rsid w:val="00CF5CA5"/>
    <w:rsid w:val="00CF72A2"/>
    <w:rsid w:val="00D02AA3"/>
    <w:rsid w:val="00D06755"/>
    <w:rsid w:val="00D068D3"/>
    <w:rsid w:val="00D06E44"/>
    <w:rsid w:val="00D108DF"/>
    <w:rsid w:val="00D11205"/>
    <w:rsid w:val="00D11D2A"/>
    <w:rsid w:val="00D20396"/>
    <w:rsid w:val="00D21B69"/>
    <w:rsid w:val="00D224CC"/>
    <w:rsid w:val="00D22831"/>
    <w:rsid w:val="00D22B58"/>
    <w:rsid w:val="00D22C91"/>
    <w:rsid w:val="00D2386A"/>
    <w:rsid w:val="00D2468C"/>
    <w:rsid w:val="00D249D0"/>
    <w:rsid w:val="00D24BAA"/>
    <w:rsid w:val="00D25E6A"/>
    <w:rsid w:val="00D265F0"/>
    <w:rsid w:val="00D27EE6"/>
    <w:rsid w:val="00D3306D"/>
    <w:rsid w:val="00D3313B"/>
    <w:rsid w:val="00D34401"/>
    <w:rsid w:val="00D34A89"/>
    <w:rsid w:val="00D35CFB"/>
    <w:rsid w:val="00D37408"/>
    <w:rsid w:val="00D375F2"/>
    <w:rsid w:val="00D42C85"/>
    <w:rsid w:val="00D42D2F"/>
    <w:rsid w:val="00D42FBD"/>
    <w:rsid w:val="00D4355A"/>
    <w:rsid w:val="00D447F1"/>
    <w:rsid w:val="00D44807"/>
    <w:rsid w:val="00D45456"/>
    <w:rsid w:val="00D45D0E"/>
    <w:rsid w:val="00D50ABE"/>
    <w:rsid w:val="00D51496"/>
    <w:rsid w:val="00D52F89"/>
    <w:rsid w:val="00D5343F"/>
    <w:rsid w:val="00D57BC8"/>
    <w:rsid w:val="00D60798"/>
    <w:rsid w:val="00D610BD"/>
    <w:rsid w:val="00D611F6"/>
    <w:rsid w:val="00D64A11"/>
    <w:rsid w:val="00D65329"/>
    <w:rsid w:val="00D673C8"/>
    <w:rsid w:val="00D67FA3"/>
    <w:rsid w:val="00D70234"/>
    <w:rsid w:val="00D70B06"/>
    <w:rsid w:val="00D71DC9"/>
    <w:rsid w:val="00D720FC"/>
    <w:rsid w:val="00D73D68"/>
    <w:rsid w:val="00D749C2"/>
    <w:rsid w:val="00D7644E"/>
    <w:rsid w:val="00D76B9E"/>
    <w:rsid w:val="00D7714B"/>
    <w:rsid w:val="00D774FE"/>
    <w:rsid w:val="00D803C8"/>
    <w:rsid w:val="00D80BB6"/>
    <w:rsid w:val="00D825DD"/>
    <w:rsid w:val="00D82841"/>
    <w:rsid w:val="00D82DD4"/>
    <w:rsid w:val="00D84445"/>
    <w:rsid w:val="00D8560D"/>
    <w:rsid w:val="00D90600"/>
    <w:rsid w:val="00D90B24"/>
    <w:rsid w:val="00D91B20"/>
    <w:rsid w:val="00D91C33"/>
    <w:rsid w:val="00D920A6"/>
    <w:rsid w:val="00D93442"/>
    <w:rsid w:val="00D93637"/>
    <w:rsid w:val="00D97265"/>
    <w:rsid w:val="00DA0159"/>
    <w:rsid w:val="00DA05E4"/>
    <w:rsid w:val="00DA0F22"/>
    <w:rsid w:val="00DA13F9"/>
    <w:rsid w:val="00DA389C"/>
    <w:rsid w:val="00DA3E24"/>
    <w:rsid w:val="00DA5007"/>
    <w:rsid w:val="00DB007E"/>
    <w:rsid w:val="00DB219F"/>
    <w:rsid w:val="00DB434A"/>
    <w:rsid w:val="00DB4380"/>
    <w:rsid w:val="00DB4F16"/>
    <w:rsid w:val="00DC51AA"/>
    <w:rsid w:val="00DC5D72"/>
    <w:rsid w:val="00DC5F3F"/>
    <w:rsid w:val="00DD0198"/>
    <w:rsid w:val="00DD1DB3"/>
    <w:rsid w:val="00DD3083"/>
    <w:rsid w:val="00DD3AA5"/>
    <w:rsid w:val="00DD4A7A"/>
    <w:rsid w:val="00DD4FE7"/>
    <w:rsid w:val="00DD54F0"/>
    <w:rsid w:val="00DD5FCC"/>
    <w:rsid w:val="00DD7F48"/>
    <w:rsid w:val="00DE0052"/>
    <w:rsid w:val="00DE028F"/>
    <w:rsid w:val="00DE0A8A"/>
    <w:rsid w:val="00DE0AF9"/>
    <w:rsid w:val="00DE1899"/>
    <w:rsid w:val="00DE3671"/>
    <w:rsid w:val="00DE58B3"/>
    <w:rsid w:val="00DE5E74"/>
    <w:rsid w:val="00DE6D24"/>
    <w:rsid w:val="00DF0546"/>
    <w:rsid w:val="00DF0DC9"/>
    <w:rsid w:val="00DF1A06"/>
    <w:rsid w:val="00DF1C11"/>
    <w:rsid w:val="00DF33CF"/>
    <w:rsid w:val="00DF364B"/>
    <w:rsid w:val="00DF3E43"/>
    <w:rsid w:val="00DF4F01"/>
    <w:rsid w:val="00DF52FF"/>
    <w:rsid w:val="00DF6233"/>
    <w:rsid w:val="00DF7D24"/>
    <w:rsid w:val="00E001D4"/>
    <w:rsid w:val="00E007CB"/>
    <w:rsid w:val="00E00A90"/>
    <w:rsid w:val="00E01087"/>
    <w:rsid w:val="00E012EC"/>
    <w:rsid w:val="00E0145A"/>
    <w:rsid w:val="00E01DFA"/>
    <w:rsid w:val="00E02497"/>
    <w:rsid w:val="00E038F8"/>
    <w:rsid w:val="00E03BF1"/>
    <w:rsid w:val="00E05268"/>
    <w:rsid w:val="00E060D7"/>
    <w:rsid w:val="00E06C4D"/>
    <w:rsid w:val="00E108ED"/>
    <w:rsid w:val="00E10F38"/>
    <w:rsid w:val="00E118FB"/>
    <w:rsid w:val="00E12A3F"/>
    <w:rsid w:val="00E1579B"/>
    <w:rsid w:val="00E16E2D"/>
    <w:rsid w:val="00E2042C"/>
    <w:rsid w:val="00E2135C"/>
    <w:rsid w:val="00E21A13"/>
    <w:rsid w:val="00E232B1"/>
    <w:rsid w:val="00E23798"/>
    <w:rsid w:val="00E2701A"/>
    <w:rsid w:val="00E309ED"/>
    <w:rsid w:val="00E3166F"/>
    <w:rsid w:val="00E3221B"/>
    <w:rsid w:val="00E323EE"/>
    <w:rsid w:val="00E33000"/>
    <w:rsid w:val="00E340A8"/>
    <w:rsid w:val="00E35CE2"/>
    <w:rsid w:val="00E35D22"/>
    <w:rsid w:val="00E35D50"/>
    <w:rsid w:val="00E363C4"/>
    <w:rsid w:val="00E41A19"/>
    <w:rsid w:val="00E423A1"/>
    <w:rsid w:val="00E425ED"/>
    <w:rsid w:val="00E42816"/>
    <w:rsid w:val="00E435C8"/>
    <w:rsid w:val="00E45095"/>
    <w:rsid w:val="00E45CB1"/>
    <w:rsid w:val="00E46894"/>
    <w:rsid w:val="00E47070"/>
    <w:rsid w:val="00E503FD"/>
    <w:rsid w:val="00E51679"/>
    <w:rsid w:val="00E51DFF"/>
    <w:rsid w:val="00E51ECD"/>
    <w:rsid w:val="00E520A6"/>
    <w:rsid w:val="00E5285A"/>
    <w:rsid w:val="00E54420"/>
    <w:rsid w:val="00E54448"/>
    <w:rsid w:val="00E546D2"/>
    <w:rsid w:val="00E55140"/>
    <w:rsid w:val="00E554E0"/>
    <w:rsid w:val="00E564F3"/>
    <w:rsid w:val="00E57B55"/>
    <w:rsid w:val="00E60814"/>
    <w:rsid w:val="00E62548"/>
    <w:rsid w:val="00E633E6"/>
    <w:rsid w:val="00E65195"/>
    <w:rsid w:val="00E653A7"/>
    <w:rsid w:val="00E661C0"/>
    <w:rsid w:val="00E6651A"/>
    <w:rsid w:val="00E71323"/>
    <w:rsid w:val="00E71AC4"/>
    <w:rsid w:val="00E724CE"/>
    <w:rsid w:val="00E73317"/>
    <w:rsid w:val="00E7522C"/>
    <w:rsid w:val="00E76277"/>
    <w:rsid w:val="00E77508"/>
    <w:rsid w:val="00E77EB0"/>
    <w:rsid w:val="00E80965"/>
    <w:rsid w:val="00E80A9E"/>
    <w:rsid w:val="00E81349"/>
    <w:rsid w:val="00E84AD7"/>
    <w:rsid w:val="00E853BF"/>
    <w:rsid w:val="00E8541C"/>
    <w:rsid w:val="00E90192"/>
    <w:rsid w:val="00E907D4"/>
    <w:rsid w:val="00E91F00"/>
    <w:rsid w:val="00E9259E"/>
    <w:rsid w:val="00E94A3B"/>
    <w:rsid w:val="00E9500B"/>
    <w:rsid w:val="00E95D32"/>
    <w:rsid w:val="00E96358"/>
    <w:rsid w:val="00EA03B5"/>
    <w:rsid w:val="00EA03F5"/>
    <w:rsid w:val="00EA04FB"/>
    <w:rsid w:val="00EA06B0"/>
    <w:rsid w:val="00EA2324"/>
    <w:rsid w:val="00EA24A8"/>
    <w:rsid w:val="00EA2CAD"/>
    <w:rsid w:val="00EA3AD5"/>
    <w:rsid w:val="00EA3B32"/>
    <w:rsid w:val="00EA3F4E"/>
    <w:rsid w:val="00EA5630"/>
    <w:rsid w:val="00EA58D1"/>
    <w:rsid w:val="00EA5B16"/>
    <w:rsid w:val="00EA7338"/>
    <w:rsid w:val="00EB0D21"/>
    <w:rsid w:val="00EB1B18"/>
    <w:rsid w:val="00EB205C"/>
    <w:rsid w:val="00EB23C8"/>
    <w:rsid w:val="00EB4B06"/>
    <w:rsid w:val="00EB531C"/>
    <w:rsid w:val="00EB5452"/>
    <w:rsid w:val="00EB6433"/>
    <w:rsid w:val="00EC1D6C"/>
    <w:rsid w:val="00EC2222"/>
    <w:rsid w:val="00EC2472"/>
    <w:rsid w:val="00EC2739"/>
    <w:rsid w:val="00EC3388"/>
    <w:rsid w:val="00EC542F"/>
    <w:rsid w:val="00EC5D42"/>
    <w:rsid w:val="00EC6ACD"/>
    <w:rsid w:val="00EC6F93"/>
    <w:rsid w:val="00ED0ADC"/>
    <w:rsid w:val="00ED1BDF"/>
    <w:rsid w:val="00ED2505"/>
    <w:rsid w:val="00ED5808"/>
    <w:rsid w:val="00ED70A7"/>
    <w:rsid w:val="00ED7FEF"/>
    <w:rsid w:val="00EE27F1"/>
    <w:rsid w:val="00EE39EF"/>
    <w:rsid w:val="00EE4621"/>
    <w:rsid w:val="00EE4E9E"/>
    <w:rsid w:val="00EE730D"/>
    <w:rsid w:val="00EE7598"/>
    <w:rsid w:val="00EF012B"/>
    <w:rsid w:val="00EF02FB"/>
    <w:rsid w:val="00EF0446"/>
    <w:rsid w:val="00EF2049"/>
    <w:rsid w:val="00EF6B07"/>
    <w:rsid w:val="00EF7B87"/>
    <w:rsid w:val="00EF7BC9"/>
    <w:rsid w:val="00EF7F81"/>
    <w:rsid w:val="00F02181"/>
    <w:rsid w:val="00F036E7"/>
    <w:rsid w:val="00F038D3"/>
    <w:rsid w:val="00F0683D"/>
    <w:rsid w:val="00F06B97"/>
    <w:rsid w:val="00F06FDC"/>
    <w:rsid w:val="00F1268F"/>
    <w:rsid w:val="00F15BED"/>
    <w:rsid w:val="00F15C44"/>
    <w:rsid w:val="00F15DEA"/>
    <w:rsid w:val="00F16183"/>
    <w:rsid w:val="00F16567"/>
    <w:rsid w:val="00F168A8"/>
    <w:rsid w:val="00F21960"/>
    <w:rsid w:val="00F22931"/>
    <w:rsid w:val="00F24411"/>
    <w:rsid w:val="00F24E9E"/>
    <w:rsid w:val="00F251B5"/>
    <w:rsid w:val="00F25A1A"/>
    <w:rsid w:val="00F261D5"/>
    <w:rsid w:val="00F27CE9"/>
    <w:rsid w:val="00F3003F"/>
    <w:rsid w:val="00F3056D"/>
    <w:rsid w:val="00F30BB9"/>
    <w:rsid w:val="00F31832"/>
    <w:rsid w:val="00F3206C"/>
    <w:rsid w:val="00F3241A"/>
    <w:rsid w:val="00F33B2D"/>
    <w:rsid w:val="00F347B6"/>
    <w:rsid w:val="00F34DFD"/>
    <w:rsid w:val="00F34FC9"/>
    <w:rsid w:val="00F3577B"/>
    <w:rsid w:val="00F35B18"/>
    <w:rsid w:val="00F3627E"/>
    <w:rsid w:val="00F36613"/>
    <w:rsid w:val="00F36777"/>
    <w:rsid w:val="00F369F2"/>
    <w:rsid w:val="00F37CD4"/>
    <w:rsid w:val="00F402A7"/>
    <w:rsid w:val="00F41FCA"/>
    <w:rsid w:val="00F42917"/>
    <w:rsid w:val="00F42C6F"/>
    <w:rsid w:val="00F43032"/>
    <w:rsid w:val="00F4388B"/>
    <w:rsid w:val="00F441FC"/>
    <w:rsid w:val="00F44CD7"/>
    <w:rsid w:val="00F466F2"/>
    <w:rsid w:val="00F46819"/>
    <w:rsid w:val="00F47246"/>
    <w:rsid w:val="00F5041D"/>
    <w:rsid w:val="00F54385"/>
    <w:rsid w:val="00F54B40"/>
    <w:rsid w:val="00F5598D"/>
    <w:rsid w:val="00F5613A"/>
    <w:rsid w:val="00F566D3"/>
    <w:rsid w:val="00F567F6"/>
    <w:rsid w:val="00F56CA5"/>
    <w:rsid w:val="00F56FF9"/>
    <w:rsid w:val="00F5702D"/>
    <w:rsid w:val="00F5786D"/>
    <w:rsid w:val="00F61785"/>
    <w:rsid w:val="00F61BFB"/>
    <w:rsid w:val="00F63449"/>
    <w:rsid w:val="00F637CF"/>
    <w:rsid w:val="00F63F61"/>
    <w:rsid w:val="00F64CD4"/>
    <w:rsid w:val="00F64F9E"/>
    <w:rsid w:val="00F66316"/>
    <w:rsid w:val="00F66664"/>
    <w:rsid w:val="00F668CE"/>
    <w:rsid w:val="00F6692C"/>
    <w:rsid w:val="00F7020C"/>
    <w:rsid w:val="00F70393"/>
    <w:rsid w:val="00F70DA6"/>
    <w:rsid w:val="00F712C2"/>
    <w:rsid w:val="00F72254"/>
    <w:rsid w:val="00F73666"/>
    <w:rsid w:val="00F75C2C"/>
    <w:rsid w:val="00F7631D"/>
    <w:rsid w:val="00F76666"/>
    <w:rsid w:val="00F76D95"/>
    <w:rsid w:val="00F7712B"/>
    <w:rsid w:val="00F77CF2"/>
    <w:rsid w:val="00F8065C"/>
    <w:rsid w:val="00F8101A"/>
    <w:rsid w:val="00F82E14"/>
    <w:rsid w:val="00F8481C"/>
    <w:rsid w:val="00F84A5D"/>
    <w:rsid w:val="00F856DE"/>
    <w:rsid w:val="00F863D5"/>
    <w:rsid w:val="00F86EC2"/>
    <w:rsid w:val="00F8714F"/>
    <w:rsid w:val="00F873D6"/>
    <w:rsid w:val="00F90B57"/>
    <w:rsid w:val="00F90E6E"/>
    <w:rsid w:val="00F9195A"/>
    <w:rsid w:val="00F91DEB"/>
    <w:rsid w:val="00F92062"/>
    <w:rsid w:val="00F9218B"/>
    <w:rsid w:val="00F92671"/>
    <w:rsid w:val="00F92C2E"/>
    <w:rsid w:val="00F92E66"/>
    <w:rsid w:val="00F92EEA"/>
    <w:rsid w:val="00F93349"/>
    <w:rsid w:val="00F9444F"/>
    <w:rsid w:val="00F94EE3"/>
    <w:rsid w:val="00F96D9F"/>
    <w:rsid w:val="00FA002B"/>
    <w:rsid w:val="00FA07C8"/>
    <w:rsid w:val="00FA1544"/>
    <w:rsid w:val="00FA28EC"/>
    <w:rsid w:val="00FA2E47"/>
    <w:rsid w:val="00FA395C"/>
    <w:rsid w:val="00FA39AD"/>
    <w:rsid w:val="00FA3B52"/>
    <w:rsid w:val="00FA4B93"/>
    <w:rsid w:val="00FA4C5D"/>
    <w:rsid w:val="00FA4E21"/>
    <w:rsid w:val="00FA540B"/>
    <w:rsid w:val="00FA643A"/>
    <w:rsid w:val="00FA6B49"/>
    <w:rsid w:val="00FA71CD"/>
    <w:rsid w:val="00FA78A8"/>
    <w:rsid w:val="00FB01AB"/>
    <w:rsid w:val="00FB1406"/>
    <w:rsid w:val="00FB1977"/>
    <w:rsid w:val="00FB1F4E"/>
    <w:rsid w:val="00FB267C"/>
    <w:rsid w:val="00FB296B"/>
    <w:rsid w:val="00FB3201"/>
    <w:rsid w:val="00FB4401"/>
    <w:rsid w:val="00FB5479"/>
    <w:rsid w:val="00FB69B5"/>
    <w:rsid w:val="00FB7634"/>
    <w:rsid w:val="00FB766F"/>
    <w:rsid w:val="00FC0FB4"/>
    <w:rsid w:val="00FC30F6"/>
    <w:rsid w:val="00FC46B3"/>
    <w:rsid w:val="00FC4BF0"/>
    <w:rsid w:val="00FC59E1"/>
    <w:rsid w:val="00FC636C"/>
    <w:rsid w:val="00FD0DF4"/>
    <w:rsid w:val="00FD14BA"/>
    <w:rsid w:val="00FD1843"/>
    <w:rsid w:val="00FD1DC3"/>
    <w:rsid w:val="00FD3389"/>
    <w:rsid w:val="00FD3683"/>
    <w:rsid w:val="00FD3A9D"/>
    <w:rsid w:val="00FD4746"/>
    <w:rsid w:val="00FD586C"/>
    <w:rsid w:val="00FD5EC6"/>
    <w:rsid w:val="00FD7074"/>
    <w:rsid w:val="00FE0403"/>
    <w:rsid w:val="00FE263A"/>
    <w:rsid w:val="00FE2E0A"/>
    <w:rsid w:val="00FE2F5E"/>
    <w:rsid w:val="00FE5BD1"/>
    <w:rsid w:val="00FE5E35"/>
    <w:rsid w:val="00FE6D96"/>
    <w:rsid w:val="00FE71BE"/>
    <w:rsid w:val="00FE742E"/>
    <w:rsid w:val="00FF06A2"/>
    <w:rsid w:val="00FF1C8C"/>
    <w:rsid w:val="00FF3972"/>
    <w:rsid w:val="00FF507D"/>
    <w:rsid w:val="00FF5540"/>
    <w:rsid w:val="00FF5EC0"/>
    <w:rsid w:val="00FF5F80"/>
    <w:rsid w:val="00FF65F9"/>
    <w:rsid w:val="00FF68AC"/>
    <w:rsid w:val="00FF7A09"/>
    <w:rsid w:val="00FF7CB9"/>
    <w:rsid w:val="046EF91F"/>
    <w:rsid w:val="050C2CA4"/>
    <w:rsid w:val="076B4DC1"/>
    <w:rsid w:val="09F0D7CE"/>
    <w:rsid w:val="0A418827"/>
    <w:rsid w:val="0C1EF520"/>
    <w:rsid w:val="0EA9A2AA"/>
    <w:rsid w:val="10CDC984"/>
    <w:rsid w:val="13B6B023"/>
    <w:rsid w:val="1426A5FE"/>
    <w:rsid w:val="16C53AC5"/>
    <w:rsid w:val="186131E9"/>
    <w:rsid w:val="188E451B"/>
    <w:rsid w:val="193F4B90"/>
    <w:rsid w:val="1963082B"/>
    <w:rsid w:val="1B0E6305"/>
    <w:rsid w:val="1E43962B"/>
    <w:rsid w:val="1F0766EE"/>
    <w:rsid w:val="214951F4"/>
    <w:rsid w:val="23B731C3"/>
    <w:rsid w:val="255BA50C"/>
    <w:rsid w:val="283DE68F"/>
    <w:rsid w:val="296F63A0"/>
    <w:rsid w:val="305A77F4"/>
    <w:rsid w:val="3613EB16"/>
    <w:rsid w:val="384EA388"/>
    <w:rsid w:val="3956E343"/>
    <w:rsid w:val="3A063F34"/>
    <w:rsid w:val="3B276855"/>
    <w:rsid w:val="3CB7EFB9"/>
    <w:rsid w:val="3E5C15E8"/>
    <w:rsid w:val="44F7237A"/>
    <w:rsid w:val="49269FF0"/>
    <w:rsid w:val="49E79CCA"/>
    <w:rsid w:val="4D390F25"/>
    <w:rsid w:val="58EF15F7"/>
    <w:rsid w:val="5BFBFF57"/>
    <w:rsid w:val="5D148A05"/>
    <w:rsid w:val="5D97CFB8"/>
    <w:rsid w:val="62F4527E"/>
    <w:rsid w:val="640830B4"/>
    <w:rsid w:val="6468F7DF"/>
    <w:rsid w:val="68D100D3"/>
    <w:rsid w:val="6B327FE4"/>
    <w:rsid w:val="6F393724"/>
    <w:rsid w:val="7055817F"/>
    <w:rsid w:val="77B3A481"/>
    <w:rsid w:val="79F4DFF1"/>
    <w:rsid w:val="7AA5F315"/>
    <w:rsid w:val="7AD1AA7B"/>
    <w:rsid w:val="7E23F1A4"/>
  </w:rsids>
  <w:docVars>
    <w:docVar w:name="EN.InstantFormat" w:val="&lt;ENInstantFormat&gt;&lt;Enabled&gt;1&lt;/Enabled&gt;&lt;ScanUnformatted&gt;1&lt;/ScanUnformatted&gt;&lt;ScanChanges&gt;1&lt;/ScanChanges&gt;&lt;/ENInstantFormat&gt;"/>
    <w:docVar w:name="EN.Layout" w:val="&lt;ENLayout&gt;&lt;Style&gt;J Dental Research 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xzsxr9nea2zqe2swb5d0vqa5dd02pfpwts&quot;&gt;root caries-Converted&lt;record-ids&gt;&lt;item&gt;46&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1FE1FE43"/>
  <w15:docId w15:val="{F40D7E99-83E0-4927-A4DD-7EDC94FFB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7468F1"/>
    <w:pPr>
      <w:tabs>
        <w:tab w:val="left" w:pos="270"/>
        <w:tab w:val="right" w:leader="dot" w:pos="9350"/>
      </w:tabs>
      <w:spacing w:after="100"/>
      <w:jc w:val="center"/>
    </w:pPr>
    <w:rPr>
      <w:b/>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hAnsi="Calibri" w:eastAsiaTheme="minorHAnsi" w:cs="Consolas"/>
      <w:sz w:val="22"/>
      <w:szCs w:val="21"/>
    </w:rPr>
  </w:style>
  <w:style w:type="character" w:customStyle="1" w:styleId="PlainTextChar">
    <w:name w:val="Plain Text Char"/>
    <w:basedOn w:val="DefaultParagraphFont"/>
    <w:link w:val="PlainText"/>
    <w:uiPriority w:val="99"/>
    <w:rsid w:val="00DB4380"/>
    <w:rPr>
      <w:rFonts w:ascii="Calibri" w:hAnsi="Calibri" w:eastAsiaTheme="minorHAns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noProof/>
    </w:rPr>
  </w:style>
  <w:style w:type="character" w:customStyle="1" w:styleId="EndNoteBibliographyTitleChar">
    <w:name w:val="EndNote Bibliography Title Char"/>
    <w:basedOn w:val="DefaultParagraphFont"/>
    <w:link w:val="EndNoteBibliographyTitle"/>
    <w:rsid w:val="00D611F6"/>
    <w:rPr>
      <w:noProof/>
      <w:sz w:val="24"/>
      <w:szCs w:val="24"/>
    </w:rPr>
  </w:style>
  <w:style w:type="paragraph" w:customStyle="1" w:styleId="EndNoteBibliography">
    <w:name w:val="EndNote Bibliography"/>
    <w:basedOn w:val="Normal"/>
    <w:link w:val="EndNoteBibliographyChar"/>
    <w:rsid w:val="00D611F6"/>
    <w:rPr>
      <w:noProof/>
    </w:rPr>
  </w:style>
  <w:style w:type="character" w:customStyle="1" w:styleId="EndNoteBibliographyChar">
    <w:name w:val="EndNote Bibliography Char"/>
    <w:basedOn w:val="DefaultParagraphFont"/>
    <w:link w:val="EndNoteBibliography"/>
    <w:rsid w:val="00D611F6"/>
    <w:rPr>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Style2">
    <w:name w:val="Style2"/>
    <w:basedOn w:val="DefaultParagraphFont"/>
    <w:uiPriority w:val="1"/>
    <w:rsid w:val="00170DEF"/>
    <w:rPr>
      <w:rFonts w:ascii="Arial Nova" w:hAnsi="Arial Nova"/>
      <w:b/>
      <w:color w:val="000000" w:themeColor="text1"/>
      <w:sz w:val="28"/>
    </w:rPr>
  </w:style>
  <w:style w:type="character" w:customStyle="1" w:styleId="Style3">
    <w:name w:val="Style3"/>
    <w:basedOn w:val="DefaultParagraphFont"/>
    <w:uiPriority w:val="1"/>
    <w:rsid w:val="006F73E6"/>
    <w:rPr>
      <w:rFonts w:ascii="Arial Nova" w:hAnsi="Arial Nova"/>
      <w:b/>
      <w:color w:val="000000" w:themeColor="text1"/>
      <w:sz w:val="28"/>
    </w:rPr>
  </w:style>
  <w:style w:type="paragraph" w:customStyle="1" w:styleId="Pa0">
    <w:name w:val="Pa0"/>
    <w:basedOn w:val="Default"/>
    <w:next w:val="Default"/>
    <w:uiPriority w:val="99"/>
    <w:rsid w:val="00913770"/>
    <w:pPr>
      <w:spacing w:line="221" w:lineRule="atLeast"/>
    </w:pPr>
    <w:rPr>
      <w:rFonts w:ascii="ITC Franklin Gothic Std Book" w:hAnsi="ITC Franklin Gothic Std Book"/>
      <w:color w:val="auto"/>
    </w:rPr>
  </w:style>
  <w:style w:type="character" w:styleId="UnresolvedMention">
    <w:name w:val="Unresolved Mention"/>
    <w:basedOn w:val="DefaultParagraphFont"/>
    <w:uiPriority w:val="99"/>
    <w:semiHidden/>
    <w:unhideWhenUsed/>
    <w:rsid w:val="00E8541C"/>
    <w:rPr>
      <w:color w:val="605E5C"/>
      <w:shd w:val="clear" w:color="auto" w:fill="E1DFDD"/>
    </w:rPr>
  </w:style>
  <w:style w:type="character" w:customStyle="1" w:styleId="ecu-h4">
    <w:name w:val="ecu-h4"/>
    <w:basedOn w:val="DefaultParagraphFont"/>
    <w:rsid w:val="00A874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header" Target="header3.xml" /><Relationship Id="rId14" Type="http://schemas.openxmlformats.org/officeDocument/2006/relationships/footer" Target="footer3.xml" /><Relationship Id="rId15" Type="http://schemas.openxmlformats.org/officeDocument/2006/relationships/hyperlink" Target="mailto:mfontan@umich.edu" TargetMode="External" /><Relationship Id="rId16" Type="http://schemas.openxmlformats.org/officeDocument/2006/relationships/hyperlink" Target="mailto:Steven-levy@uiowa.edu" TargetMode="External" /><Relationship Id="rId17" Type="http://schemas.openxmlformats.org/officeDocument/2006/relationships/hyperlink" Target="mailto:john-warren@uiowa.edu" TargetMode="External" /><Relationship Id="rId18" Type="http://schemas.openxmlformats.org/officeDocument/2006/relationships/hyperlink" Target="mailto:Jayanth.Kumar@cdph.ca.gov" TargetMode="External" /><Relationship Id="rId19" Type="http://schemas.openxmlformats.org/officeDocument/2006/relationships/hyperlink" Target="mailto:mossm17@ecu.edu" TargetMode="External" /><Relationship Id="rId2" Type="http://schemas.openxmlformats.org/officeDocument/2006/relationships/webSettings" Target="webSettings.xml" /><Relationship Id="rId20" Type="http://schemas.openxmlformats.org/officeDocument/2006/relationships/hyperlink" Target="mailto:eba3@nyu.edu" TargetMode="External" /><Relationship Id="rId21" Type="http://schemas.openxmlformats.org/officeDocument/2006/relationships/hyperlink" Target="https://wwwn.cdc.gov/nchs/data/nhanes/2015-2016/manuals/2016_Oral_Health_Examiners_Procedures_Manual.pdf" TargetMode="External" /><Relationship Id="rId22" Type="http://schemas.openxmlformats.org/officeDocument/2006/relationships/hyperlink" Target="https://www.cdc.gov/oralhealth/publications/OHSR-2019-index.html" TargetMode="External" /><Relationship Id="rId23" Type="http://schemas.openxmlformats.org/officeDocument/2006/relationships/footer" Target="footer4.xml" /><Relationship Id="rId24" Type="http://schemas.openxmlformats.org/officeDocument/2006/relationships/glossaryDocument" Target="glossary/document.xml" /><Relationship Id="rId25" Type="http://schemas.openxmlformats.org/officeDocument/2006/relationships/theme" Target="theme/theme1.xml" /><Relationship Id="rId26" Type="http://schemas.openxmlformats.org/officeDocument/2006/relationships/numbering" Target="numbering.xml" /><Relationship Id="rId27"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eader" Target="header1.xml" /></Relationships>
</file>

<file path=word/glossary/_rels/document.xml.rels><?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docParts>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 w:rsidRPr="006B37A5">
            <w:rPr>
              <w:rStyle w:val="PlaceholderText"/>
            </w:rPr>
            <w:t>Click or tap here to enter text.</w:t>
          </w:r>
        </w:p>
      </w:docPartBody>
    </w:docPart>
    <w:docPart>
      <w:docPartPr>
        <w:name w:val="1B4356F3577245BFB9777B690E79D56B"/>
        <w:category>
          <w:name w:val="General"/>
          <w:gallery w:val="placeholder"/>
        </w:category>
        <w:types>
          <w:type w:val="bbPlcHdr"/>
        </w:types>
        <w:behaviors>
          <w:behavior w:val="content"/>
        </w:behaviors>
        <w:guid w:val="{968560D4-3E63-40F9-BF77-4DD6E7B7A154}"/>
      </w:docPartPr>
      <w:docPartBody>
        <w:p w:rsidR="00257423" w:rsidP="00C94F9A">
          <w:pPr>
            <w:pStyle w:val="1B4356F3577245BFB9777B690E79D56B7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P="00C94F9A">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P="00C94F9A">
          <w:pPr>
            <w:pStyle w:val="8660BE34F8DE49C78A17C18447E20BF767"/>
          </w:pPr>
          <w:r w:rsidRPr="00F06B97">
            <w:rPr>
              <w:rStyle w:val="PlaceholderText"/>
              <w:rFonts w:ascii="Arial Nova" w:hAnsi="Arial Nova"/>
            </w:rPr>
            <w:t>[Click here to enter contact name and degree(s)]</w:t>
          </w:r>
        </w:p>
      </w:docPartBody>
    </w:docPart>
    <w:docPart>
      <w:docPartPr>
        <w:name w:val="79CC1FA1F270462BB9FF454E908AD638"/>
        <w:category>
          <w:name w:val="General"/>
          <w:gallery w:val="placeholder"/>
        </w:category>
        <w:types>
          <w:type w:val="bbPlcHdr"/>
        </w:types>
        <w:behaviors>
          <w:behavior w:val="content"/>
        </w:behaviors>
        <w:guid w:val="{78AEDE93-DCBD-4C22-91DF-A74C52361AD2}"/>
      </w:docPartPr>
      <w:docPartBody>
        <w:p w:rsidR="00513319" w:rsidP="00C94F9A">
          <w:pPr>
            <w:pStyle w:val="79CC1FA1F270462BB9FF454E908AD63850"/>
          </w:pPr>
          <w:r w:rsidRPr="00F06B97">
            <w:rPr>
              <w:rStyle w:val="PlaceholderText"/>
              <w:rFonts w:ascii="Arial Nova" w:hAnsi="Arial Nova"/>
            </w:rPr>
            <w:t xml:space="preserve">[Click here to enter </w:t>
          </w:r>
          <w:r>
            <w:rPr>
              <w:rStyle w:val="PlaceholderText"/>
              <w:rFonts w:ascii="Arial Nova" w:hAnsi="Arial Nova"/>
            </w:rPr>
            <w:t>submission</w:t>
          </w:r>
          <w:r w:rsidRPr="00F06B97">
            <w:rPr>
              <w:rStyle w:val="PlaceholderText"/>
              <w:rFonts w:ascii="Arial Nova" w:hAnsi="Arial Nova"/>
            </w:rPr>
            <w:t xml:space="preserve"> date</w:t>
          </w:r>
          <w:r>
            <w:rPr>
              <w:rStyle w:val="PlaceholderText"/>
              <w:rFonts w:ascii="Arial Nova" w:hAnsi="Arial Nova"/>
            </w:rPr>
            <w:t xml:space="preserve"> Month day, 20##</w:t>
          </w:r>
          <w:r w:rsidRPr="00F06B97">
            <w:rPr>
              <w:rStyle w:val="PlaceholderText"/>
              <w:rFonts w:ascii="Arial Nova" w:hAnsi="Arial Nova"/>
            </w:rPr>
            <w:t>]</w:t>
          </w:r>
        </w:p>
      </w:docPartBody>
    </w:docPart>
    <w:docPart>
      <w:docPartPr>
        <w:name w:val="F86B669833934500B39C2273DD5CAC13"/>
        <w:category>
          <w:name w:val="General"/>
          <w:gallery w:val="placeholder"/>
        </w:category>
        <w:types>
          <w:type w:val="bbPlcHdr"/>
        </w:types>
        <w:behaviors>
          <w:behavior w:val="content"/>
        </w:behaviors>
        <w:guid w:val="{325117E0-A3A3-4598-80F8-FD8A58D1E384}"/>
      </w:docPartPr>
      <w:docPartBody>
        <w:p w:rsidR="0097168A" w:rsidP="00C94F9A">
          <w:pPr>
            <w:pStyle w:val="F86B669833934500B39C2273DD5CAC137"/>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907150941CA4406098CA1DA626782ACE"/>
        <w:category>
          <w:name w:val="General"/>
          <w:gallery w:val="placeholder"/>
        </w:category>
        <w:types>
          <w:type w:val="bbPlcHdr"/>
        </w:types>
        <w:behaviors>
          <w:behavior w:val="content"/>
        </w:behaviors>
        <w:guid w:val="{A5CEC3D4-0D9A-481A-B1CB-C6058A6934B8}"/>
      </w:docPartPr>
      <w:docPartBody>
        <w:p w:rsidR="00C94F9A" w:rsidP="00C94F9A">
          <w:pPr>
            <w:pStyle w:val="907150941CA4406098CA1DA626782ACE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ECBEB3C240D04B43AF62E4CAB8D7D8A2"/>
        <w:category>
          <w:name w:val="General"/>
          <w:gallery w:val="placeholder"/>
        </w:category>
        <w:types>
          <w:type w:val="bbPlcHdr"/>
        </w:types>
        <w:behaviors>
          <w:behavior w:val="content"/>
        </w:behaviors>
        <w:guid w:val="{7B828782-0B4C-4638-9438-F30D995E2FC1}"/>
      </w:docPartPr>
      <w:docPartBody>
        <w:p w:rsidR="00C94F9A" w:rsidP="00C94F9A">
          <w:pPr>
            <w:pStyle w:val="ECBEB3C240D04B43AF62E4CAB8D7D8A22"/>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3F455EF096824C07874EDCC5DC78CF1B"/>
        <w:category>
          <w:name w:val="General"/>
          <w:gallery w:val="placeholder"/>
        </w:category>
        <w:types>
          <w:type w:val="bbPlcHdr"/>
        </w:types>
        <w:behaviors>
          <w:behavior w:val="content"/>
        </w:behaviors>
        <w:guid w:val="{ED5EF00D-792E-4500-911F-EF139E4321A4}"/>
      </w:docPartPr>
      <w:docPartBody>
        <w:p w:rsidR="00EA2CAD" w:rsidP="00C94F9A">
          <w:pPr>
            <w:pStyle w:val="3F455EF096824C07874EDCC5DC78CF1B"/>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25156065A1F64A0383D34E193096FE6E"/>
        <w:category>
          <w:name w:val="General"/>
          <w:gallery w:val="placeholder"/>
        </w:category>
        <w:types>
          <w:type w:val="bbPlcHdr"/>
        </w:types>
        <w:behaviors>
          <w:behavior w:val="content"/>
        </w:behaviors>
        <w:guid w:val="{07F47F67-593E-4CCF-8135-029EFF55C537}"/>
      </w:docPartPr>
      <w:docPartBody>
        <w:p w:rsidR="00EA2CAD" w:rsidP="00C94F9A">
          <w:pPr>
            <w:pStyle w:val="25156065A1F64A0383D34E193096FE6E"/>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2126748CA9FB4C8EA71F123D30A36AA5"/>
        <w:category>
          <w:name w:val="General"/>
          <w:gallery w:val="placeholder"/>
        </w:category>
        <w:types>
          <w:type w:val="bbPlcHdr"/>
        </w:types>
        <w:behaviors>
          <w:behavior w:val="content"/>
        </w:behaviors>
        <w:guid w:val="{F3FA7F32-21DF-4266-B751-EF2B5AFEDA9D}"/>
      </w:docPartPr>
      <w:docPartBody>
        <w:p w:rsidR="00FC46B3" w:rsidP="0013384E">
          <w:pPr>
            <w:pStyle w:val="2126748CA9FB4C8EA71F123D30A36AA5"/>
          </w:pPr>
          <w:r w:rsidRPr="006B37A5">
            <w:rPr>
              <w:rStyle w:val="PlaceholderText"/>
            </w:rPr>
            <w:t>Click or tap here to enter text.</w:t>
          </w:r>
        </w:p>
      </w:docPartBody>
    </w:docPart>
    <w:docPart>
      <w:docPartPr>
        <w:name w:val="049BFAE809A44F6F880F3A5629976928"/>
        <w:category>
          <w:name w:val="General"/>
          <w:gallery w:val="placeholder"/>
        </w:category>
        <w:types>
          <w:type w:val="bbPlcHdr"/>
        </w:types>
        <w:behaviors>
          <w:behavior w:val="content"/>
        </w:behaviors>
        <w:guid w:val="{D015A96D-64A4-4D75-BC72-59DA22562630}"/>
      </w:docPartPr>
      <w:docPartBody>
        <w:p w:rsidR="00FC46B3" w:rsidP="0013384E">
          <w:pPr>
            <w:pStyle w:val="049BFAE809A44F6F880F3A5629976928"/>
          </w:pPr>
          <w:r w:rsidRPr="00F06B97">
            <w:rPr>
              <w:rStyle w:val="PlaceholderText"/>
              <w:rFonts w:ascii="Arial Nova" w:hAnsi="Arial Nova"/>
            </w:rPr>
            <w:t>[Contact phone]</w:t>
          </w:r>
        </w:p>
      </w:docPartBody>
    </w:docPart>
    <w:docPart>
      <w:docPartPr>
        <w:name w:val="50800EE1FD4B470FB00160F56694305A"/>
        <w:category>
          <w:name w:val="General"/>
          <w:gallery w:val="placeholder"/>
        </w:category>
        <w:types>
          <w:type w:val="bbPlcHdr"/>
        </w:types>
        <w:behaviors>
          <w:behavior w:val="content"/>
        </w:behaviors>
        <w:guid w:val="{E26EC95F-3A3D-4D85-920B-5CC135E9EE1E}"/>
      </w:docPartPr>
      <w:docPartBody>
        <w:p w:rsidR="00FC46B3" w:rsidP="0013384E">
          <w:pPr>
            <w:pStyle w:val="50800EE1FD4B470FB00160F56694305A"/>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Arial Nova">
    <w:altName w:val="Arial Nova"/>
    <w:charset w:val="00"/>
    <w:family w:val="swiss"/>
    <w:pitch w:val="variable"/>
    <w:sig w:usb0="0000028F" w:usb1="00000002" w:usb2="00000000" w:usb3="00000000" w:csb0="0000019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visionView w:comments="1" w:formatting="1" w:inkAnnotations="0" w:insDel="1" w:markup="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97317"/>
    <w:rsid w:val="000F6F87"/>
    <w:rsid w:val="0013384E"/>
    <w:rsid w:val="001D515B"/>
    <w:rsid w:val="00257423"/>
    <w:rsid w:val="002C6158"/>
    <w:rsid w:val="002D5A8E"/>
    <w:rsid w:val="003062CA"/>
    <w:rsid w:val="003E0370"/>
    <w:rsid w:val="004B227E"/>
    <w:rsid w:val="004D25AD"/>
    <w:rsid w:val="004D63E1"/>
    <w:rsid w:val="00500D4F"/>
    <w:rsid w:val="005054C6"/>
    <w:rsid w:val="00513319"/>
    <w:rsid w:val="00530D61"/>
    <w:rsid w:val="00556FDB"/>
    <w:rsid w:val="0057372D"/>
    <w:rsid w:val="005A5DA9"/>
    <w:rsid w:val="006A2D62"/>
    <w:rsid w:val="00780251"/>
    <w:rsid w:val="008145D3"/>
    <w:rsid w:val="00844530"/>
    <w:rsid w:val="00873434"/>
    <w:rsid w:val="008D1BC2"/>
    <w:rsid w:val="00937A73"/>
    <w:rsid w:val="00943191"/>
    <w:rsid w:val="0097168A"/>
    <w:rsid w:val="00984DD6"/>
    <w:rsid w:val="009B51E0"/>
    <w:rsid w:val="00A30857"/>
    <w:rsid w:val="00A65140"/>
    <w:rsid w:val="00A94717"/>
    <w:rsid w:val="00AC135C"/>
    <w:rsid w:val="00B65677"/>
    <w:rsid w:val="00B97482"/>
    <w:rsid w:val="00C551AB"/>
    <w:rsid w:val="00C8022D"/>
    <w:rsid w:val="00C94F9A"/>
    <w:rsid w:val="00CA316F"/>
    <w:rsid w:val="00D24403"/>
    <w:rsid w:val="00D36070"/>
    <w:rsid w:val="00DF041B"/>
    <w:rsid w:val="00E323EE"/>
    <w:rsid w:val="00EA2CAD"/>
    <w:rsid w:val="00EC3BFA"/>
    <w:rsid w:val="00ED67CF"/>
    <w:rsid w:val="00FB0575"/>
    <w:rsid w:val="00FC46B3"/>
    <w:rsid w:val="00FD1DC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556FDB"/>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7317"/>
    <w:rPr>
      <w:color w:val="808080"/>
    </w:rPr>
  </w:style>
  <w:style w:type="character" w:styleId="Hyperlink">
    <w:name w:val="Hyperlink"/>
    <w:basedOn w:val="DefaultParagraphFont"/>
    <w:uiPriority w:val="99"/>
    <w:rsid w:val="000F6F87"/>
    <w:rPr>
      <w:color w:val="0563C1" w:themeColor="hyperlink"/>
      <w:u w:val="single"/>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56FDB"/>
    <w:rPr>
      <w:rFonts w:asciiTheme="majorHAnsi" w:eastAsiaTheme="majorEastAsia" w:hAnsiTheme="majorHAnsi" w:cstheme="majorBidi"/>
      <w:b/>
      <w:bCs/>
      <w:color w:val="4472C4" w:themeColor="accent1"/>
      <w:sz w:val="26"/>
      <w:szCs w:val="26"/>
    </w:rPr>
  </w:style>
  <w:style w:type="paragraph" w:customStyle="1" w:styleId="907150941CA4406098CA1DA626782ACE3">
    <w:name w:val="907150941CA4406098CA1DA626782ACE3"/>
    <w:rsid w:val="00C94F9A"/>
    <w:pPr>
      <w:spacing w:after="0" w:line="240" w:lineRule="auto"/>
    </w:pPr>
    <w:rPr>
      <w:rFonts w:ascii="Times New Roman" w:eastAsia="Times New Roman" w:hAnsi="Times New Roman" w:cs="Times New Roman"/>
      <w:sz w:val="24"/>
      <w:szCs w:val="24"/>
    </w:rPr>
  </w:style>
  <w:style w:type="paragraph" w:customStyle="1" w:styleId="1B4356F3577245BFB9777B690E79D56B70">
    <w:name w:val="1B4356F3577245BFB9777B690E79D56B70"/>
    <w:rsid w:val="00C94F9A"/>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C94F9A"/>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C94F9A"/>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C94F9A"/>
    <w:pPr>
      <w:spacing w:after="0" w:line="240" w:lineRule="auto"/>
    </w:pPr>
    <w:rPr>
      <w:rFonts w:ascii="Times New Roman" w:eastAsia="Times New Roman" w:hAnsi="Times New Roman" w:cs="Times New Roman"/>
      <w:sz w:val="24"/>
      <w:szCs w:val="24"/>
    </w:rPr>
  </w:style>
  <w:style w:type="paragraph" w:customStyle="1" w:styleId="ECBEB3C240D04B43AF62E4CAB8D7D8A22">
    <w:name w:val="ECBEB3C240D04B43AF62E4CAB8D7D8A22"/>
    <w:rsid w:val="00C94F9A"/>
    <w:pPr>
      <w:spacing w:after="0" w:line="240" w:lineRule="auto"/>
    </w:pPr>
    <w:rPr>
      <w:rFonts w:ascii="Times New Roman" w:eastAsia="Times New Roman" w:hAnsi="Times New Roman" w:cs="Times New Roman"/>
      <w:sz w:val="24"/>
      <w:szCs w:val="24"/>
    </w:rPr>
  </w:style>
  <w:style w:type="paragraph" w:customStyle="1" w:styleId="F86B669833934500B39C2273DD5CAC137">
    <w:name w:val="F86B669833934500B39C2273DD5CAC137"/>
    <w:rsid w:val="00C94F9A"/>
    <w:pPr>
      <w:spacing w:after="0" w:line="240" w:lineRule="auto"/>
    </w:pPr>
    <w:rPr>
      <w:rFonts w:ascii="Times New Roman" w:eastAsia="Times New Roman" w:hAnsi="Times New Roman" w:cs="Times New Roman"/>
      <w:sz w:val="24"/>
      <w:szCs w:val="24"/>
    </w:rPr>
  </w:style>
  <w:style w:type="paragraph" w:customStyle="1" w:styleId="3F455EF096824C07874EDCC5DC78CF1B">
    <w:name w:val="3F455EF096824C07874EDCC5DC78CF1B"/>
    <w:rsid w:val="00C94F9A"/>
  </w:style>
  <w:style w:type="paragraph" w:customStyle="1" w:styleId="25156065A1F64A0383D34E193096FE6E">
    <w:name w:val="25156065A1F64A0383D34E193096FE6E"/>
    <w:rsid w:val="00C94F9A"/>
  </w:style>
  <w:style w:type="paragraph" w:customStyle="1" w:styleId="2126748CA9FB4C8EA71F123D30A36AA5">
    <w:name w:val="2126748CA9FB4C8EA71F123D30A36AA5"/>
    <w:rsid w:val="0013384E"/>
  </w:style>
  <w:style w:type="paragraph" w:customStyle="1" w:styleId="049BFAE809A44F6F880F3A5629976928">
    <w:name w:val="049BFAE809A44F6F880F3A5629976928"/>
    <w:rsid w:val="0013384E"/>
  </w:style>
  <w:style w:type="paragraph" w:customStyle="1" w:styleId="50800EE1FD4B470FB00160F56694305A">
    <w:name w:val="50800EE1FD4B470FB00160F56694305A"/>
    <w:rsid w:val="001338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overPageProperties xmlns="http://schemas.microsoft.com/office/2006/coverPageProps">
  <PublishDate>2023-08-25T00:00:00</PublishDate>
  <Abstract/>
  <CompanyAddress/>
  <CompanyPhone>404-422-0867</CompanyPhone>
  <CompanyFax/>
  <CompanyEmail>Sig1@cdc.gov</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67CAEBD15774747AECCA11B8CC39F7A" ma:contentTypeVersion="7" ma:contentTypeDescription="Create a new document." ma:contentTypeScope="" ma:versionID="fbb9bb6aa00a543223fea20ff4e8dc2b">
  <xsd:schema xmlns:xsd="http://www.w3.org/2001/XMLSchema" xmlns:xs="http://www.w3.org/2001/XMLSchema" xmlns:p="http://schemas.microsoft.com/office/2006/metadata/properties" xmlns:ns2="a30cb489-5536-42b6-91c9-186cbadab04e" targetNamespace="http://schemas.microsoft.com/office/2006/metadata/properties" ma:root="true" ma:fieldsID="e46657fb0fdddd80a446f69147ce146a" ns2:_="">
    <xsd:import namespace="a30cb489-5536-42b6-91c9-186cbadab04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0cb489-5536-42b6-91c9-186cbadab0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6EAB4E-22E0-4034-873D-E516F4FAAD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D68D0B-1F23-4D02-A64D-74493638CD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0cb489-5536-42b6-91c9-186cbadab0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300979-CB93-4AC2-87D6-D688A4B12872}">
  <ds:schemaRefs>
    <ds:schemaRef ds:uri="http://schemas.openxmlformats.org/officeDocument/2006/bibliography"/>
  </ds:schemaRefs>
</ds:datastoreItem>
</file>

<file path=customXml/itemProps5.xml><?xml version="1.0" encoding="utf-8"?>
<ds:datastoreItem xmlns:ds="http://schemas.openxmlformats.org/officeDocument/2006/customXml" ds:itemID="{2A81117F-CB3F-454B-81BB-EE315092E2E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816</Words>
  <Characters>16373</Characters>
  <Application>Microsoft Office Word</Application>
  <DocSecurity>0</DocSecurity>
  <Lines>136</Lines>
  <Paragraphs>36</Paragraphs>
  <ScaleCrop>false</ScaleCrop>
  <HeadingPairs>
    <vt:vector size="2" baseType="variant">
      <vt:variant>
        <vt:lpstr>Title</vt:lpstr>
      </vt:variant>
      <vt:variant>
        <vt:i4>1</vt:i4>
      </vt:variant>
    </vt:vector>
  </HeadingPairs>
  <TitlesOfParts>
    <vt:vector size="1" baseType="lpstr">
      <vt:lpstr>Supporting Statement B template</vt:lpstr>
    </vt:vector>
  </TitlesOfParts>
  <Company>Centers for Disease Control and Prevention</Company>
  <LinksUpToDate>false</LinksUpToDate>
  <CharactersWithSpaces>1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B template</dc:title>
  <dc:subject>Supporting Statement B template</dc:subject>
  <dc:creator>Centers for Disease Control and Prevention</dc:creator>
  <cp:keywords>Supporting Statement B template</cp:keywords>
  <cp:lastModifiedBy>Lin, Mei (CDC/DDNID/NCCDPHP/DOH)</cp:lastModifiedBy>
  <cp:revision>3</cp:revision>
  <cp:lastPrinted>2018-04-12T20:17:00Z</cp:lastPrinted>
  <dcterms:created xsi:type="dcterms:W3CDTF">2023-08-29T17:47:00Z</dcterms:created>
  <dcterms:modified xsi:type="dcterms:W3CDTF">2023-08-29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7CAEBD15774747AECCA11B8CC39F7A</vt:lpwstr>
  </property>
  <property fmtid="{D5CDD505-2E9C-101B-9397-08002B2CF9AE}" pid="3" name="Language">
    <vt:lpwstr>English</vt:lpwstr>
  </property>
  <property fmtid="{D5CDD505-2E9C-101B-9397-08002B2CF9AE}" pid="4" name="MSIP_Label_7b94a7b8-f06c-4dfe-bdcc-9b548fd58c31_ActionId">
    <vt:lpwstr>341ca5fb-1169-43ad-bfd5-b4a427285aa4</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1-06-08T16:31:08Z</vt:lpwstr>
  </property>
  <property fmtid="{D5CDD505-2E9C-101B-9397-08002B2CF9AE}" pid="10" name="MSIP_Label_7b94a7b8-f06c-4dfe-bdcc-9b548fd58c31_SiteId">
    <vt:lpwstr>9ce70869-60db-44fd-abe8-d2767077fc8f</vt:lpwstr>
  </property>
  <property fmtid="{D5CDD505-2E9C-101B-9397-08002B2CF9AE}" pid="11" name="MSIP_Label_ea60d57e-af5b-4752-ac57-3e4f28ca11dc_ActionId">
    <vt:lpwstr>b85ebe4a-d4b0-47ab-9206-ea60cc93260d</vt:lpwstr>
  </property>
  <property fmtid="{D5CDD505-2E9C-101B-9397-08002B2CF9AE}" pid="12" name="MSIP_Label_ea60d57e-af5b-4752-ac57-3e4f28ca11dc_ContentBits">
    <vt:lpwstr>0</vt:lpwstr>
  </property>
  <property fmtid="{D5CDD505-2E9C-101B-9397-08002B2CF9AE}" pid="13" name="MSIP_Label_ea60d57e-af5b-4752-ac57-3e4f28ca11dc_Enabled">
    <vt:lpwstr>true</vt:lpwstr>
  </property>
  <property fmtid="{D5CDD505-2E9C-101B-9397-08002B2CF9AE}" pid="14" name="MSIP_Label_ea60d57e-af5b-4752-ac57-3e4f28ca11dc_Method">
    <vt:lpwstr>Standard</vt:lpwstr>
  </property>
  <property fmtid="{D5CDD505-2E9C-101B-9397-08002B2CF9AE}" pid="15" name="MSIP_Label_ea60d57e-af5b-4752-ac57-3e4f28ca11dc_Name">
    <vt:lpwstr>ea60d57e-af5b-4752-ac57-3e4f28ca11dc</vt:lpwstr>
  </property>
  <property fmtid="{D5CDD505-2E9C-101B-9397-08002B2CF9AE}" pid="16" name="MSIP_Label_ea60d57e-af5b-4752-ac57-3e4f28ca11dc_SetDate">
    <vt:lpwstr>2021-06-09T18:23:49Z</vt:lpwstr>
  </property>
  <property fmtid="{D5CDD505-2E9C-101B-9397-08002B2CF9AE}" pid="17" name="MSIP_Label_ea60d57e-af5b-4752-ac57-3e4f28ca11dc_SiteId">
    <vt:lpwstr>36da45f1-dd2c-4d1f-af13-5abe46b99921</vt:lpwstr>
  </property>
  <property fmtid="{D5CDD505-2E9C-101B-9397-08002B2CF9AE}" pid="18" name="_DocHome">
    <vt:i4>2003644290</vt:i4>
  </property>
</Properties>
</file>